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1E74A5" w14:textId="45580BEF" w:rsidR="00F502D0" w:rsidRPr="007426FC" w:rsidRDefault="00F502D0" w:rsidP="00EB375F">
      <w:pPr>
        <w:pStyle w:val="Title"/>
        <w:spacing w:line="360" w:lineRule="auto"/>
      </w:pPr>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306BFD90" w:rsidR="00F502D0" w:rsidRPr="00632139" w:rsidRDefault="00F502D0">
      <w:pPr>
        <w:spacing w:after="0" w:line="240" w:lineRule="auto"/>
        <w:jc w:val="both"/>
        <w:rPr>
          <w:rFonts w:cstheme="minorHAnsi"/>
        </w:rPr>
        <w:pPrChange w:id="0" w:author="Punt, Andre (O&amp;A, Hobart)" w:date="2019-02-18T15:15:00Z">
          <w:pPr>
            <w:spacing w:line="360" w:lineRule="auto"/>
          </w:pPr>
        </w:pPrChange>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del w:id="1" w:author="Punt, Andre (O&amp;A, Hobart)" w:date="2019-02-18T15:14:00Z">
        <w:r w:rsidDel="00D72180">
          <w:rPr>
            <w:rFonts w:cstheme="minorHAnsi"/>
          </w:rPr>
          <w:delText>and annual</w:delText>
        </w:r>
        <w:r w:rsidRPr="00A27977" w:rsidDel="00D72180">
          <w:rPr>
            <w:rFonts w:cstheme="minorHAnsi"/>
          </w:rPr>
          <w:delText xml:space="preserve"> </w:delText>
        </w:r>
      </w:del>
      <w:r w:rsidRPr="00A27977">
        <w:rPr>
          <w:rFonts w:cstheme="minorHAnsi"/>
        </w:rPr>
        <w:t xml:space="preserve">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del w:id="2" w:author="Punt, Andre (O&amp;A, Hobart)" w:date="2019-02-18T15:14:00Z">
        <w:r w:rsidDel="00D72180">
          <w:rPr>
            <w:rFonts w:cstheme="minorHAnsi"/>
            <w:iCs/>
          </w:rPr>
          <w:delText xml:space="preserve">of </w:delText>
        </w:r>
      </w:del>
      <w:ins w:id="3" w:author="Punt, Andre (O&amp;A, Hobart)" w:date="2019-02-18T15:14:00Z">
        <w:r w:rsidR="00D72180">
          <w:rPr>
            <w:rFonts w:cstheme="minorHAnsi"/>
            <w:iCs/>
          </w:rPr>
          <w:t xml:space="preserve">for </w:t>
        </w:r>
      </w:ins>
      <w:r>
        <w:rPr>
          <w:rFonts w:cstheme="minorHAnsi"/>
          <w:iCs/>
        </w:rPr>
        <w:t>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w:t>
      </w:r>
      <w:del w:id="4" w:author="Punt, Andre (O&amp;A, Hobart)" w:date="2019-02-18T15:14:00Z">
        <w:r w:rsidRPr="00A27977" w:rsidDel="00D72180">
          <w:rPr>
            <w:rFonts w:cstheme="minorHAnsi"/>
            <w:iCs/>
          </w:rPr>
          <w:delText>done in</w:delText>
        </w:r>
      </w:del>
      <w:ins w:id="5" w:author="Punt, Andre (O&amp;A, Hobart)" w:date="2019-02-18T15:14:00Z">
        <w:r w:rsidR="00D72180">
          <w:rPr>
            <w:rFonts w:cstheme="minorHAnsi"/>
            <w:iCs/>
          </w:rPr>
          <w:t>from</w:t>
        </w:r>
      </w:ins>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ins w:id="6" w:author="Punt, Andre (O&amp;A, Hobart)" w:date="2019-02-18T15:14:00Z">
        <w:r w:rsidR="00D72180">
          <w:rPr>
            <w:rFonts w:cstheme="minorHAnsi"/>
            <w:iCs/>
          </w:rPr>
          <w:t xml:space="preserve">scenarios related to </w:t>
        </w:r>
      </w:ins>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ins w:id="7" w:author="Punt, Andre (O&amp;A, Hobart)" w:date="2019-02-18T15:14:00Z">
        <w:r w:rsidR="00D72180">
          <w:rPr>
            <w:rFonts w:cstheme="minorHAnsi"/>
            <w:iCs/>
          </w:rPr>
          <w:t xml:space="preserve">spatial </w:t>
        </w:r>
      </w:ins>
      <w:r>
        <w:rPr>
          <w:rFonts w:cstheme="minorHAnsi"/>
          <w:iCs/>
        </w:rPr>
        <w:t xml:space="preserve">patterns in fish growth, and aid in the development of structured population dynamics models. </w:t>
      </w:r>
    </w:p>
    <w:p w14:paraId="7A0A3BE6" w14:textId="77777777" w:rsidR="00F502D0" w:rsidRPr="004906F5" w:rsidRDefault="00F502D0">
      <w:pPr>
        <w:pStyle w:val="Heading1"/>
        <w:spacing w:before="240" w:after="0" w:line="240" w:lineRule="auto"/>
        <w:pPrChange w:id="8" w:author="Punt, Andre (O&amp;A, Hobart)" w:date="2019-02-18T15:15:00Z">
          <w:pPr>
            <w:pStyle w:val="Heading1"/>
            <w:spacing w:line="360" w:lineRule="auto"/>
          </w:pPr>
        </w:pPrChange>
      </w:pPr>
      <w:commentRangeStart w:id="9"/>
      <w:commentRangeStart w:id="10"/>
      <w:r w:rsidRPr="004906F5">
        <w:t>Introduction</w:t>
      </w:r>
      <w:commentRangeEnd w:id="9"/>
      <w:r>
        <w:rPr>
          <w:rStyle w:val="CommentReference"/>
          <w:b w:val="0"/>
        </w:rPr>
        <w:commentReference w:id="9"/>
      </w:r>
      <w:commentRangeEnd w:id="10"/>
      <w:r>
        <w:rPr>
          <w:rStyle w:val="CommentReference"/>
          <w:b w:val="0"/>
        </w:rPr>
        <w:commentReference w:id="10"/>
      </w:r>
    </w:p>
    <w:p w14:paraId="75A8E9C0" w14:textId="5AC6152E" w:rsidR="00F502D0" w:rsidRDefault="00F502D0">
      <w:pPr>
        <w:spacing w:after="0" w:line="240" w:lineRule="auto"/>
        <w:jc w:val="both"/>
        <w:pPrChange w:id="11" w:author="Punt, Andre (O&amp;A, Hobart)" w:date="2019-02-18T15:17:00Z">
          <w:pPr>
            <w:spacing w:line="360" w:lineRule="auto"/>
            <w:jc w:val="both"/>
          </w:pPr>
        </w:pPrChange>
      </w:pPr>
      <w:r>
        <w:t xml:space="preserve">Renewed interest in the </w:t>
      </w:r>
      <w:del w:id="12" w:author="Punt, Andre (O&amp;A, Hobart)" w:date="2019-02-18T15:15:00Z">
        <w:r w:rsidDel="00D72180">
          <w:delText xml:space="preserve">construction </w:delText>
        </w:r>
      </w:del>
      <w:ins w:id="13" w:author="Punt, Andre (O&amp;A, Hobart)" w:date="2019-02-18T15:15:00Z">
        <w:r w:rsidR="00D72180">
          <w:t xml:space="preserve">development </w:t>
        </w:r>
      </w:ins>
      <w:r>
        <w:t xml:space="preserve">of spatially-explicit management frameworks </w:t>
      </w:r>
      <w:r>
        <w:fldChar w:fldCharType="begin" w:fldLock="1"/>
      </w:r>
      <w:r>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ins w:id="14" w:author="Punt, Andre (O&amp;A, Hobart)" w:date="2019-02-18T15:15:00Z">
        <w:r w:rsidR="00D72180">
          <w:rPr>
            <w:noProof/>
          </w:rPr>
          <w:t xml:space="preserve">e.g. </w:t>
        </w:r>
      </w:ins>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xml:space="preserve">, as well as </w:t>
      </w:r>
      <w:proofErr w:type="spellStart"/>
      <w:r>
        <w:t>groundfish</w:t>
      </w:r>
      <w:proofErr w:type="spellEnd"/>
      <w:r>
        <w:t xml:space="preserve"> of</w:t>
      </w:r>
      <w:ins w:id="15" w:author="Punt, Andre (O&amp;A, Hobart)" w:date="2019-02-18T15:15:00Z">
        <w:r w:rsidR="00D72180">
          <w:t>f</w:t>
        </w:r>
      </w:ins>
      <w:r>
        <w:t xml:space="preserve"> the </w:t>
      </w:r>
      <w:ins w:id="16" w:author="Punt, Andre (O&amp;A, Hobart)" w:date="2019-02-18T15:15:00Z">
        <w:r w:rsidR="00D72180">
          <w:t>U</w:t>
        </w:r>
      </w:ins>
      <w:ins w:id="17" w:author="Punt, Andre (O&amp;A, Hobart)" w:date="2019-02-18T15:17:00Z">
        <w:r w:rsidR="00D72180">
          <w:t>S</w:t>
        </w:r>
      </w:ins>
      <w:ins w:id="18" w:author="Punt, Andre (O&amp;A, Hobart)" w:date="2019-02-18T15:15:00Z">
        <w:r w:rsidR="00D72180">
          <w:t xml:space="preserve"> W</w:t>
        </w:r>
      </w:ins>
      <w:ins w:id="19" w:author="Punt, Andre (O&amp;A, Hobart)" w:date="2019-02-18T15:16:00Z">
        <w:r w:rsidR="00D72180">
          <w:t>e</w:t>
        </w:r>
      </w:ins>
      <w:ins w:id="20" w:author="Punt, Andre (O&amp;A, Hobart)" w:date="2019-02-18T15:15:00Z">
        <w:r w:rsidR="00D72180">
          <w:t xml:space="preserve">st </w:t>
        </w:r>
      </w:ins>
      <w:ins w:id="21" w:author="Punt, Andre (O&amp;A, Hobart)" w:date="2019-02-18T15:16:00Z">
        <w:r w:rsidR="00D72180">
          <w:t>Co</w:t>
        </w:r>
      </w:ins>
      <w:ins w:id="22" w:author="Punt, Andre (O&amp;A, Hobart)" w:date="2019-02-18T15:15:00Z">
        <w:r w:rsidR="00D72180">
          <w:t>ast</w:t>
        </w:r>
      </w:ins>
      <w:del w:id="23" w:author="Punt, Andre (O&amp;A, Hobart)" w:date="2019-02-18T15:16:00Z">
        <w:r w:rsidDel="00D72180">
          <w:delText>western United States</w:delText>
        </w:r>
      </w:del>
      <w:r>
        <w:t xml:space="preserve">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5D83995E" w:rsidR="00F502D0" w:rsidRDefault="00F502D0">
      <w:pPr>
        <w:spacing w:before="240" w:after="0" w:line="240" w:lineRule="auto"/>
        <w:jc w:val="both"/>
        <w:pPrChange w:id="24" w:author="Punt, Andre (O&amp;A, Hobart)" w:date="2019-02-18T15:17:00Z">
          <w:pPr>
            <w:spacing w:line="360" w:lineRule="auto"/>
            <w:jc w:val="both"/>
          </w:pPr>
        </w:pPrChange>
      </w:pPr>
      <w:del w:id="25" w:author="Punt, Andre (O&amp;A, Hobart)" w:date="2019-02-18T15:17:00Z">
        <w:r w:rsidDel="00D72180">
          <w:delText>In fisheries management</w:delText>
        </w:r>
        <w:r w:rsidRPr="004906F5" w:rsidDel="00D72180">
          <w:delText>,</w:delText>
        </w:r>
        <w:r w:rsidDel="00D72180">
          <w:delText xml:space="preserve"> </w:delText>
        </w:r>
      </w:del>
      <w:ins w:id="26" w:author="Punt, Andre (O&amp;A, Hobart)" w:date="2019-02-18T15:17:00Z">
        <w:r w:rsidR="00D72180">
          <w:t xml:space="preserve">Fish </w:t>
        </w:r>
      </w:ins>
      <w:r>
        <w:t xml:space="preserve">somatic growth rates </w:t>
      </w:r>
      <w:r w:rsidRPr="004906F5">
        <w:t xml:space="preserve">are </w:t>
      </w:r>
      <w:r>
        <w:t>typically</w:t>
      </w:r>
      <w:r w:rsidRPr="004906F5">
        <w:t xml:space="preserve"> </w:t>
      </w:r>
      <w:del w:id="27" w:author="Punt, Andre (O&amp;A, Hobart)" w:date="2019-02-18T15:17:00Z">
        <w:r w:rsidDel="00D72180">
          <w:delText>generated</w:delText>
        </w:r>
        <w:r w:rsidRPr="004906F5" w:rsidDel="00D72180">
          <w:delText xml:space="preserve"> </w:delText>
        </w:r>
      </w:del>
      <w:ins w:id="28" w:author="Punt, Andre (O&amp;A, Hobart)" w:date="2019-02-18T15:17:00Z">
        <w:r w:rsidR="00D72180">
          <w:t>modelled</w:t>
        </w:r>
        <w:r w:rsidR="00D72180" w:rsidRPr="004906F5">
          <w:t xml:space="preserve"> </w:t>
        </w:r>
      </w:ins>
      <w:r w:rsidRPr="004906F5">
        <w:t xml:space="preserve">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w:t>
      </w:r>
      <w:del w:id="29" w:author="Punt, Andre (O&amp;A, Hobart)" w:date="2019-02-18T15:22:00Z">
        <w:r w:rsidDel="00D72180">
          <w:delText>method</w:delText>
        </w:r>
      </w:del>
      <w:ins w:id="30" w:author="Punt, Andre (O&amp;A, Hobart)" w:date="2019-02-18T15:22:00Z">
        <w:r w:rsidR="00D72180">
          <w:t>functional form</w:t>
        </w:r>
      </w:ins>
      <w:r>
        <w:t xml:space="preserve">, with parameters </w:t>
      </w:r>
      <w:del w:id="31" w:author="Punt, Andre (O&amp;A, Hobart)" w:date="2019-02-18T15:22:00Z">
        <w:r w:rsidDel="00D72180">
          <w:delText xml:space="preserve">derived </w:delText>
        </w:r>
      </w:del>
      <w:ins w:id="32" w:author="Punt, Andre (O&amp;A, Hobart)" w:date="2019-02-18T15:22:00Z">
        <w:r w:rsidR="00D72180">
          <w:t xml:space="preserve">estimated </w:t>
        </w:r>
      </w:ins>
      <w:r>
        <w:t xml:space="preserve">using model-fitting procedures. The </w:t>
      </w:r>
      <w:ins w:id="33" w:author="Punt, Andre (O&amp;A, Hobart)" w:date="2019-02-18T15:22:00Z">
        <w:r w:rsidR="00D72180">
          <w:t xml:space="preserve">spatial </w:t>
        </w:r>
      </w:ins>
      <w:r>
        <w:t xml:space="preserve">resolution of the resultant estimates is necessarily predicated on the aggregation of the data, which is often defined by survey stratification and/or changes in sampling gear. For example, Alaska federal and state sablefish fisheries </w:t>
      </w:r>
      <w:del w:id="34" w:author="Punt, Andre (O&amp;A, Hobart)" w:date="2019-02-18T15:22:00Z">
        <w:r w:rsidDel="00D72180">
          <w:delText xml:space="preserve">generated </w:delText>
        </w:r>
      </w:del>
      <w:ins w:id="35" w:author="Punt, Andre (O&amp;A, Hobart)" w:date="2019-02-18T15:22:00Z">
        <w:r w:rsidR="00D72180">
          <w:t xml:space="preserve">estimated </w:t>
        </w:r>
      </w:ins>
      <w:r>
        <w:t xml:space="preserve">separate </w:t>
      </w:r>
      <w:r w:rsidRPr="00AC02E6">
        <w:t xml:space="preserve">VBGF parameter estimates for two periods of survey data based on the </w:t>
      </w:r>
      <w:r w:rsidRPr="00AC02E6">
        <w:rPr>
          <w:i/>
        </w:rPr>
        <w:t>a priori</w:t>
      </w:r>
      <w:r w:rsidRPr="00AC02E6">
        <w:t xml:space="preserve"> hypothesis that changes in gear type would affect fish growth estimates from survey data </w:t>
      </w:r>
      <w:r w:rsidRPr="00AC02E6">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Pr="00AC02E6">
        <w:fldChar w:fldCharType="separate"/>
      </w:r>
      <w:r w:rsidRPr="00AC02E6">
        <w:rPr>
          <w:noProof/>
        </w:rPr>
        <w:t>(Echave et al., 2012; Hanselman et al., 2017; McDevitt, 1990)</w:t>
      </w:r>
      <w:r w:rsidRPr="00AC02E6">
        <w:fldChar w:fldCharType="end"/>
      </w:r>
      <w:r>
        <w:t xml:space="preserve">, and imposed a time block between which </w:t>
      </w:r>
      <w:ins w:id="36" w:author="Punt, Andre (O&amp;A, Hobart)" w:date="2019-02-18T15:23:00Z">
        <w:r w:rsidR="00D72180">
          <w:t xml:space="preserve">estimates of </w:t>
        </w:r>
      </w:ins>
      <w:r>
        <w:t xml:space="preserve">the growth </w:t>
      </w:r>
      <w:ins w:id="37" w:author="Punt, Andre (O&amp;A, Hobart)" w:date="2019-02-18T15:23:00Z">
        <w:r w:rsidR="00987ACA">
          <w:t>curve parameters</w:t>
        </w:r>
      </w:ins>
      <w:del w:id="38" w:author="Punt, Andre (O&amp;A, Hobart)" w:date="2019-02-18T15:23:00Z">
        <w:r w:rsidDel="00987ACA">
          <w:delText>coefficients</w:delText>
        </w:r>
      </w:del>
      <w:r>
        <w:t xml:space="preserve"> were actually quite similar (see </w:t>
      </w:r>
      <w:r>
        <w:fldChar w:fldCharType="begin"/>
      </w:r>
      <w:r>
        <w:instrText xml:space="preserve"> REF _Ref525720559 \h </w:instrText>
      </w:r>
      <w:r w:rsidR="00EB375F">
        <w:instrText xml:space="preserve"> \* MERGEFORMAT </w:instrText>
      </w:r>
      <w:r>
        <w:fldChar w:fldCharType="separate"/>
      </w:r>
      <w:r>
        <w:t xml:space="preserve">Table </w:t>
      </w:r>
      <w:r>
        <w:rPr>
          <w:noProof/>
        </w:rPr>
        <w:t>2</w:t>
      </w:r>
      <w:r>
        <w:fldChar w:fldCharType="end"/>
      </w:r>
      <w:r>
        <w:t xml:space="preserve">). Even more sophisticated approaches </w:t>
      </w:r>
      <w:del w:id="39" w:author="Punt, Andre (O&amp;A, Hobart)" w:date="2019-02-18T15:23:00Z">
        <w:r w:rsidDel="00987ACA">
          <w:delText xml:space="preserve">which </w:delText>
        </w:r>
      </w:del>
      <w:ins w:id="40" w:author="Punt, Andre (O&amp;A, Hobart)" w:date="2019-02-18T15:23:00Z">
        <w:r w:rsidR="00987ACA">
          <w:t xml:space="preserve">that </w:t>
        </w:r>
      </w:ins>
      <w:r>
        <w:t xml:space="preserve">utilize hierarchical Bayesian methods to estimate latitudinal and regional effects on length- or weight-at-age require a design matrix of dimensions dictated by pre-supposed zones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fldChar w:fldCharType="separate"/>
      </w:r>
      <w:r w:rsidRPr="00B46C34">
        <w:rPr>
          <w:noProof/>
        </w:rPr>
        <w:t xml:space="preserve">(Adams et al., </w:t>
      </w:r>
      <w:r w:rsidRPr="00B46C34">
        <w:rPr>
          <w:noProof/>
        </w:rPr>
        <w:lastRenderedPageBreak/>
        <w:t>2018)</w:t>
      </w:r>
      <w:r>
        <w:fldChar w:fldCharType="end"/>
      </w:r>
      <w:r>
        <w:t>. S</w:t>
      </w:r>
      <w:r w:rsidRPr="00AC02E6">
        <w:t xml:space="preserve">uch approaches </w:t>
      </w:r>
      <w:r>
        <w:t xml:space="preserve">are useful within a rigid management context, but do </w:t>
      </w:r>
      <w:r w:rsidRPr="00AC02E6">
        <w:t xml:space="preserve">not </w:t>
      </w:r>
      <w:del w:id="41" w:author="Punt, Andre (O&amp;A, Hobart)" w:date="2019-02-18T15:23:00Z">
        <w:r w:rsidRPr="00AC02E6" w:rsidDel="00987ACA">
          <w:delText xml:space="preserve">handle </w:delText>
        </w:r>
      </w:del>
      <w:ins w:id="42" w:author="Punt, Andre (O&amp;A, Hobart)" w:date="2019-02-18T15:23:00Z">
        <w:r w:rsidR="00987ACA">
          <w:t>represent</w:t>
        </w:r>
        <w:r w:rsidR="00987ACA" w:rsidRPr="00AC02E6">
          <w:t xml:space="preserve"> </w:t>
        </w:r>
      </w:ins>
      <w:r w:rsidRPr="00AC02E6">
        <w:t>the underlying</w:t>
      </w:r>
      <w:r>
        <w:t xml:space="preserve"> growth process explicitly, and preclude the discovery of </w:t>
      </w:r>
      <w:r w:rsidR="00BE093A">
        <w:t>spatially-structured trends</w:t>
      </w:r>
      <w:r>
        <w:t xml:space="preserve"> in fish size that violate management boundaries. </w:t>
      </w:r>
    </w:p>
    <w:p w14:paraId="199060C5" w14:textId="03773B4F" w:rsidR="00F502D0" w:rsidRPr="004906F5" w:rsidRDefault="00F502D0">
      <w:pPr>
        <w:spacing w:before="240" w:after="0" w:line="240" w:lineRule="auto"/>
        <w:jc w:val="both"/>
        <w:pPrChange w:id="43" w:author="Punt, Andre (O&amp;A, Hobart)" w:date="2019-02-18T15:23:00Z">
          <w:pPr>
            <w:spacing w:line="360" w:lineRule="auto"/>
          </w:pPr>
        </w:pPrChange>
      </w:pPr>
      <w:del w:id="44" w:author="Punt, Andre (O&amp;A, Hobart)" w:date="2019-02-18T15:23:00Z">
        <w:r w:rsidDel="00987ACA">
          <w:delText>Numerous a</w:delText>
        </w:r>
      </w:del>
      <w:ins w:id="45" w:author="Punt, Andre (O&amp;A, Hobart)" w:date="2019-02-18T15:23:00Z">
        <w:r w:rsidR="00987ACA">
          <w:t>A</w:t>
        </w:r>
      </w:ins>
      <w:r>
        <w:t xml:space="preserve">ttempts to quantify </w:t>
      </w:r>
      <w:ins w:id="46" w:author="Punt, Andre (O&amp;A, Hobart)" w:date="2019-02-18T15:24:00Z">
        <w:r w:rsidR="00987ACA">
          <w:t xml:space="preserve">spatial variation in </w:t>
        </w:r>
      </w:ins>
      <w:r>
        <w:t>somatic growth</w:t>
      </w:r>
      <w:del w:id="47" w:author="Punt, Andre (O&amp;A, Hobart)" w:date="2019-02-18T15:24:00Z">
        <w:r w:rsidDel="00987ACA">
          <w:delText xml:space="preserve"> variation</w:delText>
        </w:r>
      </w:del>
      <w:r>
        <w:t xml:space="preserve">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ins w:id="48" w:author="Punt, Andre (O&amp;A, Hobart)" w:date="2019-02-18T15:24:00Z">
        <w:r w:rsidR="00987ACA">
          <w:t xml:space="preserve"> (</w:t>
        </w:r>
        <w:r w:rsidR="00987ACA" w:rsidRPr="00987ACA">
          <w:rPr>
            <w:highlight w:val="yellow"/>
            <w:rPrChange w:id="49" w:author="Punt, Andre (O&amp;A, Hobart)" w:date="2019-02-18T15:24:00Z">
              <w:rPr/>
            </w:rPrChange>
          </w:rPr>
          <w:t>refs</w:t>
        </w:r>
        <w:r w:rsidR="00987ACA">
          <w:t>)</w:t>
        </w:r>
      </w:ins>
      <w:r>
        <w:t xml:space="preserve">. This presents a gap for </w:t>
      </w:r>
      <w:del w:id="50" w:author="Punt, Andre (O&amp;A, Hobart)" w:date="2019-02-18T15:24:00Z">
        <w:r w:rsidDel="00987ACA">
          <w:delText>management scientists</w:delText>
        </w:r>
      </w:del>
      <w:ins w:id="51" w:author="Punt, Andre (O&amp;A, Hobart)" w:date="2019-02-18T15:25:00Z">
        <w:r w:rsidR="00987ACA" w:rsidRPr="00987ACA">
          <w:t xml:space="preserve"> </w:t>
        </w:r>
        <w:commentRangeStart w:id="52"/>
        <w:r w:rsidR="00987ACA">
          <w:t>researchers</w:t>
        </w:r>
        <w:commentRangeEnd w:id="52"/>
        <w:r w:rsidR="00987ACA">
          <w:rPr>
            <w:rStyle w:val="CommentReference"/>
          </w:rPr>
          <w:commentReference w:id="52"/>
        </w:r>
      </w:ins>
      <w:r>
        <w:t xml:space="preserve">, who wish to </w:t>
      </w:r>
      <w:del w:id="53" w:author="Punt, Andre (O&amp;A, Hobart)" w:date="2019-02-18T15:24:00Z">
        <w:r w:rsidDel="00987ACA">
          <w:delText xml:space="preserve">build </w:delText>
        </w:r>
      </w:del>
      <w:ins w:id="54" w:author="Punt, Andre (O&amp;A, Hobart)" w:date="2019-02-18T15:24:00Z">
        <w:r w:rsidR="00987ACA">
          <w:t xml:space="preserve">develop </w:t>
        </w:r>
      </w:ins>
      <w:r>
        <w:t xml:space="preserve">population dynamics models that accurately represent the population structure of managed stocks. The ideal tool is a data-driven method </w:t>
      </w:r>
      <w:del w:id="55" w:author="Punt, Andre (O&amp;A, Hobart)" w:date="2019-02-18T15:24:00Z">
        <w:r w:rsidDel="00987ACA">
          <w:delText xml:space="preserve">which </w:delText>
        </w:r>
      </w:del>
      <w:ins w:id="56" w:author="Punt, Andre (O&amp;A, Hobart)" w:date="2019-02-18T15:24:00Z">
        <w:r w:rsidR="00987ACA">
          <w:t xml:space="preserve">that </w:t>
        </w:r>
      </w:ins>
      <w:r>
        <w:t xml:space="preserve">defines significant break points in fish size, which researchers </w:t>
      </w:r>
      <w:r w:rsidRPr="00130990">
        <w:t>can then use to aggregate and estimate parameters of somatic growth</w:t>
      </w:r>
      <w:ins w:id="57" w:author="Punt, Andre (O&amp;A, Hobart)" w:date="2019-02-18T15:25:00Z">
        <w:r w:rsidR="00987ACA">
          <w:t>, and other quantities of management interest</w:t>
        </w:r>
      </w:ins>
      <w:r w:rsidRPr="00130990">
        <w:t xml:space="preserve">. Our approach, which evaluates the first derivative of smooth functions from a generalized additive model (GAM), meets this objective in a simple, rapid computational framework. </w:t>
      </w:r>
      <w:del w:id="58" w:author="Punt, Andre (O&amp;A, Hobart)" w:date="2019-02-18T15:25:00Z">
        <w:r w:rsidRPr="00130990" w:rsidDel="00987ACA">
          <w:delText>Fisheries scientists</w:delText>
        </w:r>
      </w:del>
      <w:ins w:id="59" w:author="Punt, Andre (O&amp;A, Hobart)" w:date="2019-02-18T15:25:00Z">
        <w:r w:rsidR="00987ACA">
          <w:t>Researchers</w:t>
        </w:r>
      </w:ins>
      <w:r w:rsidRPr="00130990">
        <w:t xml:space="preserve"> are likely already familiar with GAMs, and the method does not require the specification of multiple error structures </w:t>
      </w:r>
      <w:r>
        <w:t>nor the</w:t>
      </w:r>
      <w:r w:rsidRPr="00130990">
        <w:t xml:space="preserve"> construction of spatial meshes, which can be computationally expensive when large </w:t>
      </w:r>
      <w:r w:rsidRPr="00130990">
        <w:fldChar w:fldCharType="begin" w:fldLock="1"/>
      </w:r>
      <w:r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Pr="00130990">
        <w:fldChar w:fldCharType="separate"/>
      </w:r>
      <w:r w:rsidRPr="00130990">
        <w:rPr>
          <w:noProof/>
        </w:rPr>
        <w:t>(Thorson, 2019a)</w:t>
      </w:r>
      <w:r w:rsidRPr="00130990">
        <w:fldChar w:fldCharType="end"/>
      </w:r>
      <w:r w:rsidRPr="00130990">
        <w:t>. The analysis of first derivatives in GAMs for change-point analysis has recently used in terrestrial paleoecology</w:t>
      </w:r>
      <w:r>
        <w:t xml:space="preserve">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fldChar w:fldCharType="separate"/>
      </w:r>
      <w:r w:rsidRPr="00A313A5">
        <w:rPr>
          <w:noProof/>
        </w:rPr>
        <w:t>(Simpson, 2018)</w:t>
      </w:r>
      <w:r>
        <w:fldChar w:fldCharType="end"/>
      </w:r>
      <w:r>
        <w:t xml:space="preserve"> and geophysics </w:t>
      </w:r>
      <w:r>
        <w:fldChar w:fldCharType="begin" w:fldLock="1"/>
      </w:r>
      <w:r>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fldChar w:fldCharType="separate"/>
      </w:r>
      <w:r w:rsidRPr="005F254B">
        <w:rPr>
          <w:noProof/>
        </w:rPr>
        <w:t>(Beck et al., 2018)</w:t>
      </w:r>
      <w:r>
        <w:fldChar w:fldCharType="end"/>
      </w:r>
      <w:r>
        <w:t>.</w:t>
      </w:r>
      <w:ins w:id="60" w:author="Punt, Andre (O&amp;A, Hobart)" w:date="2019-02-18T15:26:00Z">
        <w:r w:rsidR="00987ACA">
          <w:t xml:space="preserve"> </w:t>
        </w:r>
      </w:ins>
      <w:r w:rsidRPr="004906F5">
        <w:t xml:space="preserve">The objective of this study was to </w:t>
      </w:r>
      <w:r>
        <w:t xml:space="preserve">develop a method for detecting change points in </w:t>
      </w:r>
      <w:r w:rsidR="00BE093A">
        <w:t>spatially structured</w:t>
      </w:r>
      <w:r>
        <w:t xml:space="preserve"> fisheries growth data </w:t>
      </w:r>
      <w:del w:id="61" w:author="Punt, Andre (O&amp;A, Hobart)" w:date="2019-02-18T15:26:00Z">
        <w:r w:rsidDel="00987ACA">
          <w:delText>and which</w:delText>
        </w:r>
      </w:del>
      <w:ins w:id="62" w:author="Punt, Andre (O&amp;A, Hobart)" w:date="2019-02-18T15:26:00Z">
        <w:r w:rsidR="00987ACA">
          <w:t>that</w:t>
        </w:r>
      </w:ins>
      <w:r>
        <w:t xml:space="preserve"> minimizes the use of pre-supposed spatial stratifications</w:t>
      </w:r>
      <w:del w:id="63" w:author="Punt, Andre (O&amp;A, Hobart)" w:date="2019-02-18T15:26:00Z">
        <w:r w:rsidDel="00987ACA">
          <w:delText xml:space="preserve"> in the analytical approach</w:delText>
        </w:r>
      </w:del>
      <w:r>
        <w:t xml:space="preserve">. </w:t>
      </w:r>
      <w:r>
        <w:rPr>
          <w:rFonts w:cstheme="minorHAnsi"/>
          <w:iCs/>
        </w:rPr>
        <w:t xml:space="preserve">This method has the potential to improve detection of large-scale patterns in fish growth, and aid in the development of </w:t>
      </w:r>
      <w:ins w:id="64" w:author="Punt, Andre (O&amp;A, Hobart)" w:date="2019-02-18T15:26:00Z">
        <w:r w:rsidR="00987ACA">
          <w:rPr>
            <w:rFonts w:cstheme="minorHAnsi"/>
            <w:iCs/>
          </w:rPr>
          <w:t xml:space="preserve">spatially </w:t>
        </w:r>
      </w:ins>
      <w:r>
        <w:rPr>
          <w:rFonts w:cstheme="minorHAnsi"/>
          <w:iCs/>
        </w:rPr>
        <w:t xml:space="preserve">structured population dynamics models. We use simulation to test the robustness of the method </w:t>
      </w:r>
      <w:del w:id="65" w:author="Punt, Andre (O&amp;A, Hobart)" w:date="2019-02-18T15:26:00Z">
        <w:r w:rsidDel="00987ACA">
          <w:rPr>
            <w:rFonts w:cstheme="minorHAnsi"/>
            <w:iCs/>
          </w:rPr>
          <w:delText xml:space="preserve">to </w:delText>
        </w:r>
      </w:del>
      <w:ins w:id="66" w:author="Punt, Andre (O&amp;A, Hobart)" w:date="2019-02-18T15:26:00Z">
        <w:r w:rsidR="00987ACA">
          <w:rPr>
            <w:rFonts w:cstheme="minorHAnsi"/>
            <w:iCs/>
          </w:rPr>
          <w:t xml:space="preserve">for </w:t>
        </w:r>
      </w:ins>
      <w:r w:rsidR="00BE093A">
        <w:rPr>
          <w:rFonts w:cstheme="minorHAnsi"/>
          <w:iCs/>
        </w:rPr>
        <w:t xml:space="preserve">spatially structured </w:t>
      </w:r>
      <w:r>
        <w:rPr>
          <w:rFonts w:cstheme="minorHAnsi"/>
          <w:iCs/>
        </w:rPr>
        <w:t>age</w:t>
      </w:r>
      <w:r w:rsidR="00BE093A">
        <w:rPr>
          <w:rFonts w:cstheme="minorHAnsi"/>
          <w:iCs/>
        </w:rPr>
        <w:t>-</w:t>
      </w:r>
      <w:r>
        <w:rPr>
          <w:rFonts w:cstheme="minorHAnsi"/>
          <w:iCs/>
        </w:rPr>
        <w:t>length data</w:t>
      </w:r>
      <w:r w:rsidR="00BE093A">
        <w:rPr>
          <w:rFonts w:cstheme="minorHAnsi"/>
          <w:iCs/>
        </w:rPr>
        <w:t xml:space="preserve"> of varied complexity</w:t>
      </w:r>
      <w:r>
        <w:rPr>
          <w:rFonts w:cstheme="minorHAnsi"/>
          <w:iCs/>
        </w:rPr>
        <w:t>, and present a case study application to northeast Pacific sablefish (</w:t>
      </w:r>
      <w:proofErr w:type="spellStart"/>
      <w:r>
        <w:rPr>
          <w:rFonts w:cstheme="minorHAnsi"/>
          <w:i/>
          <w:iCs/>
        </w:rPr>
        <w:t>Anoplopoma</w:t>
      </w:r>
      <w:proofErr w:type="spellEnd"/>
      <w:r>
        <w:rPr>
          <w:rFonts w:cstheme="minorHAnsi"/>
          <w:i/>
          <w:iCs/>
        </w:rPr>
        <w:t xml:space="preserve"> fimbria).</w:t>
      </w:r>
      <w:r>
        <w:rPr>
          <w:rFonts w:cstheme="minorHAnsi"/>
          <w:iCs/>
        </w:rPr>
        <w:t xml:space="preserve"> </w:t>
      </w:r>
    </w:p>
    <w:p w14:paraId="52DD1F56" w14:textId="77777777" w:rsidR="00F502D0" w:rsidRDefault="00F502D0">
      <w:pPr>
        <w:pStyle w:val="Heading1"/>
        <w:spacing w:before="240" w:after="0" w:line="240" w:lineRule="auto"/>
        <w:jc w:val="both"/>
        <w:pPrChange w:id="67" w:author="Punt, Andre (O&amp;A, Hobart)" w:date="2019-02-18T15:27:00Z">
          <w:pPr>
            <w:pStyle w:val="Heading1"/>
            <w:spacing w:line="360" w:lineRule="auto"/>
            <w:jc w:val="both"/>
          </w:pPr>
        </w:pPrChange>
      </w:pPr>
      <w:commentRangeStart w:id="68"/>
      <w:r w:rsidRPr="004906F5">
        <w:t>Methods</w:t>
      </w:r>
      <w:commentRangeEnd w:id="68"/>
      <w:r w:rsidR="00987ACA">
        <w:rPr>
          <w:rStyle w:val="CommentReference"/>
          <w:b w:val="0"/>
        </w:rPr>
        <w:commentReference w:id="68"/>
      </w:r>
    </w:p>
    <w:p w14:paraId="080801CF" w14:textId="1C23AD50" w:rsidR="00F502D0" w:rsidRDefault="00F502D0">
      <w:pPr>
        <w:spacing w:after="0" w:line="240" w:lineRule="auto"/>
        <w:jc w:val="both"/>
        <w:pPrChange w:id="69" w:author="Punt, Andre (O&amp;A, Hobart)" w:date="2019-02-18T15:28:00Z">
          <w:pPr>
            <w:spacing w:line="360" w:lineRule="auto"/>
            <w:jc w:val="both"/>
          </w:pPr>
        </w:pPrChange>
      </w:pPr>
      <w:r>
        <w:t xml:space="preserve">We developed a data-driven </w:t>
      </w:r>
      <w:commentRangeStart w:id="70"/>
      <w:r>
        <w:t>analytical</w:t>
      </w:r>
      <w:commentRangeEnd w:id="70"/>
      <w:r w:rsidR="00987ACA">
        <w:rPr>
          <w:rStyle w:val="CommentReference"/>
        </w:rPr>
        <w:commentReference w:id="70"/>
      </w:r>
      <w:ins w:id="71" w:author="Punt, Andre (O&amp;A, Hobart)" w:date="2019-02-18T15:27:00Z">
        <w:r w:rsidR="00987ACA">
          <w:t xml:space="preserve"> </w:t>
        </w:r>
      </w:ins>
      <w:del w:id="72" w:author="Punt, Andre (O&amp;A, Hobart)" w:date="2019-02-18T15:27:00Z">
        <w:r w:rsidDel="00987ACA">
          <w:delText xml:space="preserve"> approach</w:delText>
        </w:r>
      </w:del>
      <w:ins w:id="73" w:author="Punt, Andre (O&amp;A, Hobart)" w:date="2019-02-18T15:27:00Z">
        <w:r w:rsidR="00987ACA">
          <w:t>method</w:t>
        </w:r>
      </w:ins>
      <w:r>
        <w:t xml:space="preserve"> to detect </w:t>
      </w:r>
      <w:ins w:id="74" w:author="Punt, Andre (O&amp;A, Hobart)" w:date="2019-02-18T15:27:00Z">
        <w:r w:rsidR="00987ACA">
          <w:t xml:space="preserve">spatial </w:t>
        </w:r>
      </w:ins>
      <w:r>
        <w:t xml:space="preserve">changes in fish growth, tested </w:t>
      </w:r>
      <w:del w:id="75" w:author="Punt, Andre (O&amp;A, Hobart)" w:date="2019-02-18T15:28:00Z">
        <w:r w:rsidDel="00987ACA">
          <w:delText xml:space="preserve">the </w:delText>
        </w:r>
      </w:del>
      <w:del w:id="76" w:author="Punt, Andre (O&amp;A, Hobart)" w:date="2019-02-18T15:27:00Z">
        <w:r w:rsidDel="00987ACA">
          <w:delText xml:space="preserve">model </w:delText>
        </w:r>
      </w:del>
      <w:del w:id="77" w:author="Punt, Andre (O&amp;A, Hobart)" w:date="2019-02-18T15:28:00Z">
        <w:r w:rsidDel="00987ACA">
          <w:delText>on</w:delText>
        </w:r>
      </w:del>
      <w:ins w:id="78" w:author="Punt, Andre (O&amp;A, Hobart)" w:date="2019-02-18T15:28:00Z">
        <w:r w:rsidR="00987ACA">
          <w:t>it using</w:t>
        </w:r>
      </w:ins>
      <w:r>
        <w:t xml:space="preserve"> simulated data, and then applied </w:t>
      </w:r>
      <w:del w:id="79" w:author="Punt, Andre (O&amp;A, Hobart)" w:date="2019-02-18T15:28:00Z">
        <w:r w:rsidDel="00987ACA">
          <w:delText>the model</w:delText>
        </w:r>
      </w:del>
      <w:ins w:id="80" w:author="Punt, Andre (O&amp;A, Hobart)" w:date="2019-02-18T15:28:00Z">
        <w:r w:rsidR="00987ACA">
          <w:t>it</w:t>
        </w:r>
      </w:ins>
      <w:r>
        <w:t xml:space="preserve"> to a commercially harvested groundfish stock in the Northeast Pacific. The method was designed to identify significant </w:t>
      </w:r>
      <w:r w:rsidR="00BE093A">
        <w:t>latitudinal</w:t>
      </w:r>
      <w:r>
        <w:t xml:space="preserve"> break-points in the age-length relationship and not consider </w:t>
      </w:r>
      <w:r>
        <w:rPr>
          <w:i/>
        </w:rPr>
        <w:t>a priori</w:t>
      </w:r>
      <w:r>
        <w:t xml:space="preserve"> hypotheses of spatial </w:t>
      </w:r>
      <w:commentRangeStart w:id="81"/>
      <w:r>
        <w:t>stratification</w:t>
      </w:r>
      <w:commentRangeEnd w:id="81"/>
      <w:r w:rsidR="00987ACA">
        <w:rPr>
          <w:rStyle w:val="CommentReference"/>
        </w:rPr>
        <w:commentReference w:id="81"/>
      </w:r>
      <w:r>
        <w:t xml:space="preserve">. </w:t>
      </w:r>
    </w:p>
    <w:p w14:paraId="363A1454" w14:textId="72BFF383" w:rsidR="00F502D0" w:rsidRDefault="00F502D0">
      <w:pPr>
        <w:spacing w:before="240" w:after="0" w:line="240" w:lineRule="auto"/>
        <w:jc w:val="both"/>
        <w:pPrChange w:id="82" w:author="Punt, Andre (O&amp;A, Hobart)" w:date="2019-02-18T15:29:00Z">
          <w:pPr>
            <w:spacing w:line="360" w:lineRule="auto"/>
            <w:jc w:val="both"/>
          </w:pPr>
        </w:pPrChange>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w:t>
      </w:r>
      <w:commentRangeStart w:id="83"/>
      <w:r>
        <w:t xml:space="preserve"> lengths</w:t>
      </w:r>
      <w:commentRangeEnd w:id="83"/>
      <w:r w:rsidR="00987ACA">
        <w:rPr>
          <w:rStyle w:val="CommentReference"/>
        </w:rPr>
        <w:commentReference w:id="83"/>
      </w:r>
      <w:r>
        <w:t xml:space="preserve"> as the response variable, predicted by separate smoothers for year and latitude.</w:t>
      </w:r>
      <w:ins w:id="84" w:author="Punt, Andre (O&amp;A, Hobart)" w:date="2019-02-18T15:32:00Z">
        <w:r w:rsidR="00987ACA">
          <w:t>, i.e.</w:t>
        </w:r>
      </w:ins>
      <w:del w:id="85" w:author="Punt, Andre (O&amp;A, Hobart)" w:date="2019-02-18T15:32:00Z">
        <w:r w:rsidDel="00987ACA">
          <w:delText xml:space="preserve"> </w:delText>
        </w:r>
      </w:del>
    </w:p>
    <w:p w14:paraId="6D2AA1D8" w14:textId="665F09F8" w:rsidR="00F502D0" w:rsidRPr="005F254B" w:rsidRDefault="00F502D0">
      <w:pPr>
        <w:pStyle w:val="Caption"/>
        <w:spacing w:before="120" w:after="120"/>
        <w:rPr>
          <w:rFonts w:eastAsiaTheme="minorEastAsia"/>
        </w:rPr>
        <w:pPrChange w:id="86" w:author="Punt, Andre (O&amp;A, Hobart)" w:date="2019-02-18T15:32:00Z">
          <w:pPr>
            <w:pStyle w:val="Caption"/>
            <w:spacing w:line="360" w:lineRule="auto"/>
          </w:pPr>
        </w:pPrChange>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3DC41D1A" w:rsidR="00F502D0" w:rsidRPr="00BE53B7" w:rsidRDefault="00987ACA">
      <w:pPr>
        <w:spacing w:after="0" w:line="240" w:lineRule="auto"/>
        <w:jc w:val="both"/>
        <w:pPrChange w:id="87" w:author="Punt, Andre (O&amp;A, Hobart)" w:date="2019-02-18T15:32:00Z">
          <w:pPr>
            <w:spacing w:line="360" w:lineRule="auto"/>
            <w:jc w:val="both"/>
          </w:pPr>
        </w:pPrChange>
      </w:pPr>
      <w:proofErr w:type="gramStart"/>
      <w:ins w:id="88" w:author="Punt, Andre (O&amp;A, Hobart)" w:date="2019-02-18T15:32:00Z">
        <w:r>
          <w:t>w</w:t>
        </w:r>
      </w:ins>
      <w:proofErr w:type="gramEnd"/>
      <w:del w:id="89" w:author="Punt, Andre (O&amp;A, Hobart)" w:date="2019-02-18T15:32:00Z">
        <w:r w:rsidR="00F502D0" w:rsidDel="00987ACA">
          <w:delText>W</w:delText>
        </w:r>
      </w:del>
      <w:r w:rsidR="00F502D0">
        <w:t>here µ</w:t>
      </w:r>
      <w:r w:rsidR="00F502D0">
        <w:rPr>
          <w:vertAlign w:val="subscript"/>
        </w:rPr>
        <w:t>t</w:t>
      </w:r>
      <w:r w:rsidR="00F502D0">
        <w:t xml:space="preserve"> represents the expected mean of fish length, which is a random variable of which we have</w:t>
      </w:r>
      <w:r w:rsidR="00A720E2">
        <w:t xml:space="preserve"> </w:t>
      </w:r>
      <w:r w:rsidR="00A720E2">
        <w:rPr>
          <w:i/>
        </w:rPr>
        <w:t>t</w:t>
      </w:r>
      <w:r w:rsidR="00F502D0">
        <w:t xml:space="preserve"> observations; the linear effects </w:t>
      </w:r>
      <w:r w:rsidR="002A420E">
        <w:t>of</w:t>
      </w:r>
      <w:r w:rsidR="00F502D0">
        <w:t xml:space="preserve"> </w:t>
      </w:r>
      <w:commentRangeStart w:id="90"/>
      <w:r w:rsidR="004B277C">
        <w:t>fish</w:t>
      </w:r>
      <w:commentRangeEnd w:id="90"/>
      <w:r w:rsidR="00C2617A">
        <w:rPr>
          <w:rStyle w:val="CommentReference"/>
        </w:rPr>
        <w:commentReference w:id="90"/>
      </w:r>
      <w:r w:rsidR="004B277C">
        <w:t xml:space="preserve"> and </w:t>
      </w:r>
      <w:r w:rsidR="00F502D0">
        <w:t>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502D0">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rsidR="00F502D0">
        <w:t xml:space="preserve">are smooth functions. </w:t>
      </w:r>
      <w:proofErr w:type="gramStart"/>
      <w:r w:rsidR="00F502D0">
        <w:rPr>
          <w:i/>
        </w:rPr>
        <w:t>g</w:t>
      </w:r>
      <w:proofErr w:type="gramEnd"/>
      <w:r w:rsidR="00F502D0">
        <w:t xml:space="preserve"> is an invertible, monotonic function </w:t>
      </w:r>
      <w:del w:id="91" w:author="Punt, Andre (O&amp;A, Hobart)" w:date="2019-02-18T15:33:00Z">
        <w:r w:rsidR="00F502D0" w:rsidDel="00C2617A">
          <w:delText xml:space="preserve">which </w:delText>
        </w:r>
      </w:del>
      <w:ins w:id="92" w:author="Punt, Andre (O&amp;A, Hobart)" w:date="2019-02-18T15:33:00Z">
        <w:r w:rsidR="00C2617A">
          <w:t xml:space="preserve"> that </w:t>
        </w:r>
      </w:ins>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04782C68" w14:textId="5FBBA932" w:rsidR="00F502D0" w:rsidRDefault="00F502D0">
      <w:pPr>
        <w:spacing w:before="240" w:after="0" w:line="240" w:lineRule="auto"/>
        <w:jc w:val="both"/>
        <w:pPrChange w:id="93" w:author="Punt, Andre (O&amp;A, Hobart)" w:date="2019-02-18T15:33:00Z">
          <w:pPr>
            <w:spacing w:line="360" w:lineRule="auto"/>
            <w:jc w:val="both"/>
          </w:pPr>
        </w:pPrChange>
      </w:pPr>
      <w:r>
        <w:t xml:space="preserve">The first derivatives of the GAM </w:t>
      </w:r>
      <w:del w:id="94" w:author="Punt, Andre (O&amp;A, Hobart)" w:date="2019-02-18T15:33:00Z">
        <w:r w:rsidDel="00C2617A">
          <w:delText>a</w:delText>
        </w:r>
      </w:del>
      <w:ins w:id="95" w:author="Punt, Andre (O&amp;A, Hobart)" w:date="2019-02-18T15:33:00Z">
        <w:r w:rsidR="00C2617A">
          <w:t>with respect to latitude a</w:t>
        </w:r>
      </w:ins>
      <w:r>
        <w:t xml:space="preserve">re evaluated to identify areas of significant change (i.e., break points) in growth parameter estimates. Once the </w:t>
      </w:r>
      <w:commentRangeStart w:id="96"/>
      <w:r>
        <w:t>best-fit model</w:t>
      </w:r>
      <w:commentRangeEnd w:id="96"/>
      <w:r w:rsidR="00C2617A">
        <w:rPr>
          <w:rStyle w:val="CommentReference"/>
        </w:rPr>
        <w:commentReference w:id="96"/>
      </w:r>
      <w:r>
        <w:t xml:space="preserve"> was identified, w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del w:id="97" w:author="Punt, Andre (O&amp;A, Hobart)" w:date="2019-02-18T15:34:00Z">
        <w:r w:rsidDel="00C2617A">
          <w:delText xml:space="preserve">time periods and/or </w:delText>
        </w:r>
      </w:del>
      <w:commentRangeStart w:id="98"/>
      <w:r>
        <w:t>locations</w:t>
      </w:r>
      <w:commentRangeEnd w:id="98"/>
      <w:r w:rsidR="00C2617A">
        <w:rPr>
          <w:rStyle w:val="CommentReference"/>
        </w:rPr>
        <w:commentReference w:id="98"/>
      </w:r>
      <w:r>
        <w:t xml:space="preserve"> where fish size is changing the most. The finite differences approach approximates the first derivative of </w:t>
      </w:r>
      <w:r>
        <w:lastRenderedPageBreak/>
        <w:t xml:space="preserve">the spline generated from the GAM function. For instance, the vector of derivatives </w:t>
      </w:r>
      <w:commentRangeStart w:id="99"/>
      <w:r>
        <w:rPr>
          <w:b/>
        </w:rPr>
        <w:t xml:space="preserve">G </w:t>
      </w:r>
      <w:commentRangeEnd w:id="99"/>
      <w:r w:rsidR="003368A1">
        <w:rPr>
          <w:rStyle w:val="CommentReference"/>
        </w:rPr>
        <w:commentReference w:id="99"/>
      </w:r>
      <w:r>
        <w:t>for latitude is produced via:</w:t>
      </w:r>
    </w:p>
    <w:p w14:paraId="114C572B" w14:textId="50019B9A" w:rsidR="00F502D0" w:rsidRDefault="00F502D0" w:rsidP="00EB375F">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392042">
        <w:rPr>
          <w:noProof/>
        </w:rPr>
        <w:t>2</w:t>
      </w:r>
      <w:r>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r>
          <m:rPr>
            <m:sty m:val="p"/>
          </m:rPr>
          <w:rPr>
            <w:rStyle w:val="CommentReference"/>
            <w:iCs w:val="0"/>
          </w:rPr>
          <w:commentReference w:id="100"/>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072AC226" w:rsidR="00F502D0" w:rsidRDefault="00C2617A" w:rsidP="003368A1">
      <w:pPr>
        <w:spacing w:after="0" w:line="240" w:lineRule="auto"/>
        <w:jc w:val="both"/>
        <w:pPrChange w:id="101" w:author="Punt, Andre (O&amp;A, Hobart)" w:date="2019-02-18T17:27:00Z">
          <w:pPr>
            <w:spacing w:line="360" w:lineRule="auto"/>
            <w:jc w:val="both"/>
          </w:pPr>
        </w:pPrChange>
      </w:pPr>
      <w:proofErr w:type="gramStart"/>
      <w:ins w:id="102" w:author="Punt, Andre (O&amp;A, Hobart)" w:date="2019-02-18T15:35:00Z">
        <w:r>
          <w:t>w</w:t>
        </w:r>
      </w:ins>
      <w:proofErr w:type="gramEnd"/>
      <w:del w:id="103" w:author="Punt, Andre (O&amp;A, Hobart)" w:date="2019-02-18T15:35:00Z">
        <w:r w:rsidR="00F502D0" w:rsidDel="00C2617A">
          <w:delText>W</w:delText>
        </w:r>
      </w:del>
      <w:r w:rsidR="00F502D0">
        <w:t>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rsidR="00F502D0">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del w:id="104" w:author="Punt, Andre (O&amp;A, Hobart)" w:date="2019-02-18T15:35:00Z">
        <w:r w:rsidR="00F502D0" w:rsidDel="00C2617A">
          <w:delText>, or the original points in the dataset plus a small, uniform change</w:delText>
        </w:r>
        <w:r w:rsidR="00027205" w:rsidDel="00C2617A">
          <w:delText xml:space="preserve"> increment </w:delText>
        </w:r>
        <m:oMath>
          <m:r>
            <w:rPr>
              <w:rFonts w:ascii="Cambria Math" w:hAnsi="Cambria Math"/>
            </w:rPr>
            <m:t>ε</m:t>
          </m:r>
        </m:oMath>
        <w:r w:rsidR="00027205" w:rsidDel="00C2617A">
          <w:rPr>
            <w:rFonts w:eastAsiaTheme="minorEastAsia"/>
          </w:rPr>
          <w:delText xml:space="preserve"> (which defaults to </w:delText>
        </w:r>
      </w:del>
      <w:ins w:id="105" w:author="Punt, Andre (O&amp;A, Hobart)" w:date="2019-02-18T15:35:00Z">
        <w:r>
          <w:t xml:space="preserve"> (</w:t>
        </w:r>
      </w:ins>
      <m:oMath>
        <m:r>
          <w:ins w:id="106" w:author="Punt, Andre (O&amp;A, Hobart)" w:date="2019-02-18T15:36:00Z">
            <w:rPr>
              <w:rFonts w:ascii="Cambria Math" w:hAnsi="Cambria Math"/>
            </w:rPr>
            <m:t>ε</m:t>
          </w:ins>
        </m:r>
      </m:oMath>
      <w:ins w:id="107" w:author="Punt, Andre (O&amp;A, Hobart)" w:date="2019-02-18T15:36:00Z">
        <w:r>
          <w:rPr>
            <w:rFonts w:eastAsiaTheme="minorEastAsia"/>
          </w:rPr>
          <w:t xml:space="preserve"> </w:t>
        </w:r>
      </w:ins>
      <w:del w:id="108" w:author="Punt, Andre (O&amp;A, Hobart)" w:date="2019-02-18T15:36:00Z">
        <w:r w:rsidR="00027205" w:rsidDel="00C2617A">
          <w:rPr>
            <w:rFonts w:eastAsiaTheme="minorEastAsia"/>
          </w:rPr>
          <w:delText>0</w:delText>
        </w:r>
      </w:del>
      <w:ins w:id="109" w:author="Punt, Andre (O&amp;A, Hobart)" w:date="2019-02-18T15:36:00Z">
        <w:r>
          <w:rPr>
            <w:rFonts w:eastAsiaTheme="minorEastAsia"/>
          </w:rPr>
          <w:t>= 0</w:t>
        </w:r>
      </w:ins>
      <w:r w:rsidR="00027205">
        <w:rPr>
          <w:rFonts w:eastAsiaTheme="minorEastAsia"/>
        </w:rPr>
        <w:t>.001 in this</w:t>
      </w:r>
      <w:del w:id="110" w:author="Punt, Andre (O&amp;A, Hobart)" w:date="2019-02-18T15:36:00Z">
        <w:r w:rsidR="00027205" w:rsidDel="00C2617A">
          <w:rPr>
            <w:rFonts w:eastAsiaTheme="minorEastAsia"/>
          </w:rPr>
          <w:delText xml:space="preserve"> analysis</w:delText>
        </w:r>
      </w:del>
      <w:ins w:id="111" w:author="Punt, Andre (O&amp;A, Hobart)" w:date="2019-02-18T15:36:00Z">
        <w:r>
          <w:rPr>
            <w:rFonts w:eastAsiaTheme="minorEastAsia"/>
          </w:rPr>
          <w:t xml:space="preserve"> paper</w:t>
        </w:r>
      </w:ins>
      <w:r w:rsidR="00027205">
        <w:rPr>
          <w:rFonts w:eastAsiaTheme="minorEastAsia"/>
        </w:rPr>
        <w:t>)</w:t>
      </w:r>
      <w:ins w:id="112" w:author="Punt, Andre (O&amp;A, Hobart)" w:date="2019-02-18T15:36:00Z">
        <w:r w:rsidRPr="00C2617A">
          <w:t xml:space="preserve"> </w:t>
        </w:r>
        <w:r>
          <w:t>with other effects (year) held constant</w:t>
        </w:r>
      </w:ins>
      <w:r w:rsidR="00F502D0">
        <w:t xml:space="preserve">. The resultant </w:t>
      </w:r>
      <w:commentRangeStart w:id="113"/>
      <w:r w:rsidR="00F502D0">
        <w:t xml:space="preserve">matrix </w:t>
      </w:r>
      <w:commentRangeEnd w:id="113"/>
      <w:r>
        <w:rPr>
          <w:rStyle w:val="CommentReference"/>
        </w:rPr>
        <w:commentReference w:id="113"/>
      </w:r>
      <w:r w:rsidR="00F502D0">
        <w:t>returns values for the linear</w:t>
      </w:r>
      <w:r w:rsidR="0082416C">
        <w:t xml:space="preserve"> spatial</w:t>
      </w:r>
      <w:r w:rsidR="00F502D0">
        <w:t xml:space="preserve"> predictor of the model</w:t>
      </w:r>
      <w:del w:id="114" w:author="Punt, Andre (O&amp;A, Hobart)" w:date="2019-02-18T15:36:00Z">
        <w:r w:rsidR="0082416C" w:rsidDel="00C2617A">
          <w:delText xml:space="preserve"> with other effects (year) held constant</w:delText>
        </w:r>
      </w:del>
      <w:r w:rsidR="00F502D0">
        <w:t xml:space="preserve">. </w:t>
      </w:r>
      <w:commentRangeStart w:id="115"/>
      <w:r w:rsidR="00F502D0">
        <w:t xml:space="preserve">Vector </w:t>
      </w:r>
      <w:r w:rsidR="00F502D0" w:rsidRPr="00853E77">
        <w:rPr>
          <w:b/>
        </w:rPr>
        <w:t>G</w:t>
      </w:r>
      <w:r w:rsidR="00F502D0">
        <w:t xml:space="preserve"> is of the same length of the observed dataset.</w:t>
      </w:r>
      <w:commentRangeEnd w:id="115"/>
      <w:r>
        <w:rPr>
          <w:rStyle w:val="CommentReference"/>
        </w:rPr>
        <w:commentReference w:id="115"/>
      </w:r>
    </w:p>
    <w:p w14:paraId="23D38391" w14:textId="66D29F6E" w:rsidR="00F502D0" w:rsidRDefault="00F502D0" w:rsidP="003368A1">
      <w:pPr>
        <w:spacing w:before="240" w:after="0" w:line="240" w:lineRule="auto"/>
        <w:jc w:val="both"/>
        <w:pPrChange w:id="116" w:author="Punt, Andre (O&amp;A, Hobart)" w:date="2019-02-18T17:27:00Z">
          <w:pPr>
            <w:spacing w:line="360" w:lineRule="auto"/>
            <w:jc w:val="both"/>
          </w:pPr>
        </w:pPrChange>
      </w:pPr>
      <w:r>
        <w:t xml:space="preserve">The uncertainty in derivative estimates are computed </w:t>
      </w:r>
      <w:del w:id="117" w:author="Punt, Andre (O&amp;A, Hobart)" w:date="2019-02-18T15:37:00Z">
        <w:r w:rsidDel="00C2617A">
          <w:delText>via</w:delText>
        </w:r>
      </w:del>
      <w:ins w:id="118" w:author="Punt, Andre (O&amp;A, Hobart)" w:date="2019-02-18T15:37:00Z">
        <w:r w:rsidR="00C2617A">
          <w:t>as</w:t>
        </w:r>
      </w:ins>
      <w:r>
        <w:t>:</w:t>
      </w:r>
    </w:p>
    <w:p w14:paraId="046B065B" w14:textId="5665FD5F" w:rsidR="00F502D0" w:rsidRPr="00E424C1" w:rsidRDefault="00F502D0" w:rsidP="003368A1">
      <w:pPr>
        <w:pStyle w:val="Caption"/>
        <w:spacing w:before="120" w:after="120"/>
        <w:rPr>
          <w:b/>
        </w:rPr>
        <w:pPrChange w:id="119" w:author="Punt, Andre (O&amp;A, Hobart)" w:date="2019-02-18T17:27:00Z">
          <w:pPr>
            <w:pStyle w:val="Caption"/>
            <w:spacing w:line="360" w:lineRule="auto"/>
          </w:pPr>
        </w:pPrChange>
      </w:pPr>
      <w:r>
        <w:t xml:space="preserve">Equation </w:t>
      </w:r>
      <w:r>
        <w:rPr>
          <w:noProof/>
        </w:rPr>
        <w:fldChar w:fldCharType="begin"/>
      </w:r>
      <w:r>
        <w:rPr>
          <w:noProof/>
        </w:rPr>
        <w:instrText xml:space="preserve"> SEQ Equation \* ARABIC </w:instrText>
      </w:r>
      <w:r>
        <w:rPr>
          <w:noProof/>
        </w:rPr>
        <w:fldChar w:fldCharType="separate"/>
      </w:r>
      <w:r w:rsidR="00392042">
        <w:rPr>
          <w:noProof/>
        </w:rPr>
        <w:t>3</w:t>
      </w:r>
      <w:r>
        <w:rPr>
          <w:noProof/>
        </w:rPr>
        <w:fldChar w:fldCharType="end"/>
      </w:r>
      <w:r>
        <w:t xml:space="preserve"> </w:t>
      </w:r>
      <w:commentRangeStart w:id="120"/>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120"/>
        <m:r>
          <m:rPr>
            <m:sty m:val="p"/>
          </m:rPr>
          <w:rPr>
            <w:rStyle w:val="CommentReference"/>
            <w:iCs w:val="0"/>
          </w:rPr>
          <w:commentReference w:id="120"/>
        </m:r>
      </m:oMath>
    </w:p>
    <w:p w14:paraId="18DF78C6" w14:textId="06D4906F" w:rsidR="00F502D0" w:rsidRDefault="003368A1" w:rsidP="003368A1">
      <w:pPr>
        <w:spacing w:after="0" w:line="240" w:lineRule="auto"/>
        <w:jc w:val="both"/>
        <w:pPrChange w:id="121" w:author="Punt, Andre (O&amp;A, Hobart)" w:date="2019-02-18T17:27:00Z">
          <w:pPr>
            <w:spacing w:line="360" w:lineRule="auto"/>
            <w:jc w:val="both"/>
          </w:pPr>
        </w:pPrChange>
      </w:pPr>
      <w:proofErr w:type="gramStart"/>
      <w:ins w:id="122" w:author="Punt, Andre (O&amp;A, Hobart)" w:date="2019-02-18T17:27:00Z">
        <w:r>
          <w:t>w</w:t>
        </w:r>
      </w:ins>
      <w:proofErr w:type="gramEnd"/>
      <w:del w:id="123" w:author="Punt, Andre (O&amp;A, Hobart)" w:date="2019-02-18T17:27:00Z">
        <w:r w:rsidR="00F502D0" w:rsidDel="003368A1">
          <w:delText>W</w:delText>
        </w:r>
      </w:del>
      <w:r w:rsidR="00F502D0">
        <w:t xml:space="preserve">here </w:t>
      </w:r>
      <w:r w:rsidR="00F502D0">
        <w:rPr>
          <w:b/>
        </w:rPr>
        <w:t xml:space="preserve">V </w:t>
      </w:r>
      <w:commentRangeStart w:id="124"/>
      <w:r w:rsidR="00F502D0">
        <w:t>is</w:t>
      </w:r>
      <w:commentRangeEnd w:id="124"/>
      <w:r>
        <w:rPr>
          <w:rStyle w:val="CommentReference"/>
        </w:rPr>
        <w:commentReference w:id="124"/>
      </w:r>
      <w:r w:rsidR="00F502D0">
        <w:t xml:space="preserve"> the covariance matrix for each of </w:t>
      </w:r>
      <w:proofErr w:type="spellStart"/>
      <w:r w:rsidR="00F502D0" w:rsidRPr="00853E77">
        <w:rPr>
          <w:i/>
        </w:rPr>
        <w:t>i</w:t>
      </w:r>
      <w:proofErr w:type="spellEnd"/>
      <w:r w:rsidR="00F502D0">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20A2BC08" w:rsidR="00F502D0" w:rsidRDefault="00F502D0" w:rsidP="003368A1">
      <w:pPr>
        <w:spacing w:before="240" w:after="0" w:line="240" w:lineRule="auto"/>
        <w:jc w:val="both"/>
        <w:pPrChange w:id="125" w:author="Punt, Andre (O&amp;A, Hobart)" w:date="2019-02-18T17:29:00Z">
          <w:pPr>
            <w:spacing w:line="360" w:lineRule="auto"/>
            <w:jc w:val="both"/>
          </w:pPr>
        </w:pPrChange>
      </w:pPr>
      <w:r>
        <w:t xml:space="preserve">We then identify </w:t>
      </w:r>
      <w:del w:id="126" w:author="Punt, Andre (O&amp;A, Hobart)" w:date="2019-02-18T17:29:00Z">
        <w:r w:rsidDel="003368A1">
          <w:delText xml:space="preserve">years or </w:delText>
        </w:r>
      </w:del>
      <w:r>
        <w:t xml:space="preserve">latitudes where the confidence interval of the first derivative </w:t>
      </w:r>
      <w:del w:id="127" w:author="Punt, Andre (O&amp;A, Hobart)" w:date="2019-02-18T17:29:00Z">
        <w:r w:rsidDel="003368A1">
          <w:delText xml:space="preserve">was </w:delText>
        </w:r>
      </w:del>
      <w:ins w:id="128" w:author="Punt, Andre (O&amp;A, Hobart)" w:date="2019-02-18T17:29:00Z">
        <w:r w:rsidR="003368A1">
          <w:t xml:space="preserve">is </w:t>
        </w:r>
      </w:ins>
      <w:r>
        <w:t>outside the 5</w:t>
      </w:r>
      <w:r w:rsidRPr="0006425B">
        <w:rPr>
          <w:vertAlign w:val="superscript"/>
        </w:rPr>
        <w:t>th</w:t>
      </w:r>
      <w:r>
        <w:t xml:space="preserve"> to 95</w:t>
      </w:r>
      <w:r w:rsidRPr="0006425B">
        <w:rPr>
          <w:vertAlign w:val="superscript"/>
        </w:rPr>
        <w:t>th</w:t>
      </w:r>
      <w:r>
        <w:t xml:space="preserve"> percentiles of the </w:t>
      </w:r>
      <w:commentRangeStart w:id="129"/>
      <w:r>
        <w:t xml:space="preserve">entire set of derivatives </w:t>
      </w:r>
      <w:r>
        <w:rPr>
          <w:b/>
        </w:rPr>
        <w:t>G</w:t>
      </w:r>
      <w:commentRangeEnd w:id="129"/>
      <w:r w:rsidR="003368A1">
        <w:rPr>
          <w:rStyle w:val="CommentReference"/>
        </w:rPr>
        <w:commentReference w:id="129"/>
      </w:r>
      <w:r>
        <w:t xml:space="preserve"> </w:t>
      </w:r>
      <w:r w:rsidR="004F4F42">
        <w:t>and do not include zer</w:t>
      </w:r>
      <w:ins w:id="130" w:author="Punt, Andre (O&amp;A, Hobart)" w:date="2019-02-18T17:29:00Z">
        <w:r w:rsidR="003368A1">
          <w:t>o, and</w:t>
        </w:r>
      </w:ins>
      <w:del w:id="131" w:author="Punt, Andre (O&amp;A, Hobart)" w:date="2019-02-18T17:29:00Z">
        <w:r w:rsidR="004F4F42" w:rsidDel="003368A1">
          <w:delText>o. We</w:delText>
        </w:r>
      </w:del>
      <w:r>
        <w:t xml:space="preserve"> designated these as “break points”. Once identified, </w:t>
      </w:r>
      <w:del w:id="132" w:author="Punt, Andre (O&amp;A, Hobart)" w:date="2019-02-18T17:29:00Z">
        <w:r w:rsidDel="003368A1">
          <w:delText xml:space="preserve">we re-aggregate </w:delText>
        </w:r>
      </w:del>
      <w:r>
        <w:t xml:space="preserve">the raw length and age data </w:t>
      </w:r>
      <w:ins w:id="133" w:author="Punt, Andre (O&amp;A, Hobart)" w:date="2019-02-18T17:29:00Z">
        <w:r w:rsidR="003368A1">
          <w:t>are re</w:t>
        </w:r>
      </w:ins>
      <w:ins w:id="134" w:author="Punt, Andre (O&amp;A, Hobart)" w:date="2019-02-18T17:30:00Z">
        <w:r w:rsidR="003368A1">
          <w:t>-</w:t>
        </w:r>
      </w:ins>
      <w:ins w:id="135" w:author="Punt, Andre (O&amp;A, Hobart)" w:date="2019-02-18T17:29:00Z">
        <w:r w:rsidR="003368A1">
          <w:t xml:space="preserve">aggregated </w:t>
        </w:r>
      </w:ins>
      <w:r>
        <w:t>to match the</w:t>
      </w:r>
      <w:ins w:id="136" w:author="Punt, Andre (O&amp;A, Hobart)" w:date="2019-02-18T17:30:00Z">
        <w:r w:rsidR="003368A1">
          <w:t xml:space="preserve"> </w:t>
        </w:r>
      </w:ins>
      <w:del w:id="137" w:author="Punt, Andre (O&amp;A, Hobart)" w:date="2019-02-18T17:30:00Z">
        <w:r w:rsidDel="003368A1">
          <w:delText xml:space="preserve">se </w:delText>
        </w:r>
      </w:del>
      <w:r>
        <w:t xml:space="preserve">breakpoints and </w:t>
      </w:r>
      <w:del w:id="138" w:author="Punt, Andre (O&amp;A, Hobart)" w:date="2019-02-18T17:30:00Z">
        <w:r w:rsidDel="003368A1">
          <w:delText xml:space="preserve">estimate </w:delText>
        </w:r>
      </w:del>
      <w:r>
        <w:t>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w:t>
      </w:r>
      <w:ins w:id="139" w:author="Punt, Andre (O&amp;A, Hobart)" w:date="2019-02-18T17:30:00Z">
        <w:r w:rsidR="003368A1">
          <w:t xml:space="preserve">estimate </w:t>
        </w:r>
      </w:ins>
      <w:r>
        <w:t xml:space="preserve">using maximum likelihood in Template Model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error</w:t>
      </w:r>
      <w:del w:id="140" w:author="Punt, Andre (O&amp;A, Hobart)" w:date="2019-02-18T17:30:00Z">
        <w:r w:rsidRPr="004906F5" w:rsidDel="003368A1">
          <w:rPr>
            <w:rFonts w:eastAsiaTheme="minorEastAsia"/>
          </w:rPr>
          <w:delText xml:space="preserve"> term</w:delText>
        </w:r>
      </w:del>
      <w:r w:rsidRPr="004906F5">
        <w:rPr>
          <w:rFonts w:eastAsiaTheme="minorEastAsia"/>
        </w:rPr>
        <w:t xml:space="preserve"> </w:t>
      </w:r>
      <w:r>
        <w:rPr>
          <w:rFonts w:eastAsiaTheme="minorEastAsia"/>
        </w:rPr>
        <w:t>is</w:t>
      </w:r>
      <w:r w:rsidRPr="004906F5">
        <w:rPr>
          <w:rFonts w:eastAsiaTheme="minorEastAsia"/>
        </w:rPr>
        <w:t xml:space="preserve"> </w:t>
      </w:r>
      <w:commentRangeStart w:id="141"/>
      <w:r w:rsidRPr="004906F5">
        <w:rPr>
          <w:rFonts w:eastAsiaTheme="minorEastAsia"/>
        </w:rPr>
        <w:t>lognormally</w:t>
      </w:r>
      <w:commentRangeEnd w:id="141"/>
      <w:r w:rsidR="003368A1">
        <w:rPr>
          <w:rStyle w:val="CommentReference"/>
        </w:rPr>
        <w:commentReference w:id="141"/>
      </w:r>
      <w:r w:rsidRPr="004906F5">
        <w:rPr>
          <w:rFonts w:eastAsiaTheme="minorEastAsia"/>
        </w:rPr>
        <w:t xml:space="preserve"> distributed with zero mean and variance σ</w:t>
      </w:r>
      <w:r>
        <w:t xml:space="preserve">. </w:t>
      </w:r>
    </w:p>
    <w:p w14:paraId="5034D09B" w14:textId="53361EF3" w:rsidR="00F502D0" w:rsidRPr="00E022D1" w:rsidRDefault="00F502D0" w:rsidP="003368A1">
      <w:pPr>
        <w:spacing w:before="120" w:after="120" w:line="240" w:lineRule="auto"/>
        <w:jc w:val="both"/>
        <w:rPr>
          <w:rFonts w:eastAsiaTheme="minorEastAsia"/>
        </w:rPr>
        <w:pPrChange w:id="142" w:author="Punt, Andre (O&amp;A, Hobart)" w:date="2019-02-18T17:31:00Z">
          <w:pPr>
            <w:spacing w:line="360" w:lineRule="auto"/>
            <w:jc w:val="both"/>
          </w:pPr>
        </w:pPrChange>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r>
          <w:ins w:id="143" w:author="Punt, Andre (O&amp;A, Hobart)" w:date="2019-02-18T17:32:00Z">
            <m:rPr>
              <m:sty m:val="p"/>
            </m:rPr>
            <w:rPr>
              <w:rFonts w:ascii="Cambria Math" w:hAnsi="Cambria Math"/>
            </w:rPr>
            <m:t>ε</m:t>
          </w:ins>
        </m:r>
        <m:r>
          <w:ins w:id="144" w:author="Punt, Andre (O&amp;A, Hobart)" w:date="2019-02-18T17:31:00Z">
            <m:rPr>
              <m:sty m:val="p"/>
            </m:rPr>
            <w:rPr>
              <w:rFonts w:ascii="Cambria Math" w:hAnsi="Cambria Math"/>
            </w:rPr>
            <m:t xml:space="preserve">; </m:t>
          </w:ins>
        </m:r>
        <m:r>
          <m:rPr>
            <m:sty m:val="p"/>
          </m:rPr>
          <w:rPr>
            <w:rFonts w:ascii="Cambria Math" w:hAnsi="Cambria Math"/>
          </w:rPr>
          <m:t>~ N(0,σ</m:t>
        </m:r>
      </m:oMath>
      <w:r>
        <w:rPr>
          <w:rFonts w:eastAsiaTheme="minorEastAsia"/>
          <w:vertAlign w:val="superscript"/>
        </w:rPr>
        <w:t>2</w:t>
      </w:r>
      <w:r>
        <w:rPr>
          <w:rFonts w:eastAsiaTheme="minorEastAsia"/>
        </w:rPr>
        <w:t>)</w:t>
      </w:r>
    </w:p>
    <w:p w14:paraId="0280BFF4" w14:textId="5FF75FDF" w:rsidR="00E424C1" w:rsidRPr="000A10CF" w:rsidRDefault="00F502D0" w:rsidP="003368A1">
      <w:pPr>
        <w:spacing w:after="0" w:line="240" w:lineRule="auto"/>
        <w:jc w:val="both"/>
        <w:pPrChange w:id="145" w:author="Punt, Andre (O&amp;A, Hobart)" w:date="2019-02-18T17:31:00Z">
          <w:pPr>
            <w:spacing w:line="360" w:lineRule="auto"/>
            <w:jc w:val="both"/>
          </w:pPr>
        </w:pPrChange>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w:t>
      </w:r>
      <w:proofErr w:type="gramStart"/>
      <w:r w:rsidRPr="004906F5">
        <w:t>sex;</w:t>
      </w:r>
      <w:del w:id="146" w:author="Punt, Andre (O&amp;A, Hobart)" w:date="2019-02-18T17:31:00Z">
        <w:r w:rsidRPr="004906F5" w:rsidDel="003368A1">
          <w:delText xml:space="preserve"> the </w:delText>
        </w:r>
        <w:r w:rsidDel="003368A1">
          <w:rPr>
            <w:rFonts w:eastAsiaTheme="minorEastAsia"/>
          </w:rPr>
          <w:delText xml:space="preserve">additive error term </w:delText>
        </w:r>
        <w:r w:rsidRPr="004906F5" w:rsidDel="003368A1">
          <w:delText xml:space="preserve">is </w:delText>
        </w:r>
        <w:r w:rsidDel="003368A1">
          <w:delText>n</w:delText>
        </w:r>
        <w:r w:rsidDel="003368A1">
          <w:rPr>
            <w:rFonts w:eastAsiaTheme="minorEastAsia"/>
          </w:rPr>
          <w:delText>ormally distributed with mean zero</w:delText>
        </w:r>
      </w:del>
      <w:r>
        <w:rPr>
          <w:rFonts w:eastAsiaTheme="minorEastAsia"/>
        </w:rPr>
        <w:t>.</w:t>
      </w:r>
      <w:proofErr w:type="gramEnd"/>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commentRangeStart w:id="147"/>
      <w:r w:rsidR="00E05953" w:rsidRPr="003368A1">
        <w:rPr>
          <w:i/>
          <w:rPrChange w:id="148" w:author="Punt, Andre (O&amp;A, Hobart)" w:date="2019-02-18T17:32:00Z">
            <w:rPr/>
          </w:rPrChange>
        </w:rPr>
        <w:t>t</w:t>
      </w:r>
      <w:r w:rsidR="00E05953" w:rsidRPr="003368A1">
        <w:rPr>
          <w:vertAlign w:val="subscript"/>
          <w:rPrChange w:id="149" w:author="Punt, Andre (O&amp;A, Hobart)" w:date="2019-02-18T17:32:00Z">
            <w:rPr/>
          </w:rPrChange>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368A1">
        <w:rPr>
          <w:i/>
          <w:rPrChange w:id="150" w:author="Punt, Andre (O&amp;A, Hobart)" w:date="2019-02-18T17:32:00Z">
            <w:rPr/>
          </w:rPrChange>
        </w:rPr>
        <w:t>L</w:t>
      </w:r>
      <w:r w:rsidR="00E05953" w:rsidRPr="00027205">
        <w:rPr>
          <w:vertAlign w:val="subscript"/>
        </w:rPr>
        <w:t>∞</w:t>
      </w:r>
      <w:r w:rsidR="00E05953" w:rsidRPr="008567BF">
        <w:t xml:space="preserve"> = </w:t>
      </w:r>
      <w:r w:rsidR="00932BEA">
        <w:t>150</w:t>
      </w:r>
      <w:r w:rsidR="00E05953" w:rsidRPr="008567BF">
        <w:t xml:space="preserve">, </w:t>
      </w:r>
      <w:ins w:id="151" w:author="Punt, Andre (O&amp;A, Hobart)" w:date="2019-02-18T17:32:00Z">
        <w:r w:rsidR="003368A1" w:rsidRPr="003368A1">
          <w:rPr>
            <w:i/>
            <w:rPrChange w:id="152" w:author="Punt, Andre (O&amp;A, Hobart)" w:date="2019-02-18T17:32:00Z">
              <w:rPr/>
            </w:rPrChange>
          </w:rPr>
          <w:t>k</w:t>
        </w:r>
      </w:ins>
      <w:del w:id="153" w:author="Punt, Andre (O&amp;A, Hobart)" w:date="2019-02-18T17:32:00Z">
        <w:r w:rsidR="00E05953" w:rsidRPr="003368A1" w:rsidDel="003368A1">
          <w:rPr>
            <w:i/>
            <w:rPrChange w:id="154" w:author="Punt, Andre (O&amp;A, Hobart)" w:date="2019-02-18T17:32:00Z">
              <w:rPr/>
            </w:rPrChange>
          </w:rPr>
          <w:delText>K</w:delText>
        </w:r>
      </w:del>
      <w:r w:rsidR="00E05953" w:rsidRPr="008567BF">
        <w:t xml:space="preserve"> = 0</w:t>
      </w:r>
      <w:r w:rsidR="007E7F43">
        <w:t>.1</w:t>
      </w:r>
      <w:commentRangeEnd w:id="147"/>
      <w:r w:rsidR="003368A1">
        <w:rPr>
          <w:rStyle w:val="CommentReference"/>
        </w:rPr>
        <w:commentReference w:id="147"/>
      </w:r>
      <w:r w:rsidR="00E05953" w:rsidRPr="008567BF">
        <w:t>.</w:t>
      </w:r>
      <w:r w:rsidR="000A10CF">
        <w:t xml:space="preserve"> </w:t>
      </w:r>
      <w:del w:id="155" w:author="Punt, Andre (O&amp;A, Hobart)" w:date="2019-02-18T17:33:00Z">
        <w:r w:rsidR="00E424C1" w:rsidRPr="00E908CE" w:rsidDel="003368A1">
          <w:delText>Below, we detail the simulation testing and case study used to demonstrate the method’s effectiveness at detecting change points in fish size.</w:delText>
        </w:r>
      </w:del>
    </w:p>
    <w:p w14:paraId="40B59E3D" w14:textId="36B2C01C" w:rsidR="00E05953" w:rsidRDefault="00E05953" w:rsidP="003368A1">
      <w:pPr>
        <w:pStyle w:val="Heading2"/>
        <w:spacing w:before="240" w:line="240" w:lineRule="auto"/>
        <w:jc w:val="both"/>
        <w:pPrChange w:id="156" w:author="Punt, Andre (O&amp;A, Hobart)" w:date="2019-02-18T17:33:00Z">
          <w:pPr>
            <w:pStyle w:val="Heading2"/>
            <w:spacing w:line="360" w:lineRule="auto"/>
            <w:jc w:val="both"/>
          </w:pPr>
        </w:pPrChange>
      </w:pPr>
      <w:r w:rsidRPr="008B3D07">
        <w:rPr>
          <w:highlight w:val="yellow"/>
        </w:rPr>
        <w:t xml:space="preserve">Simulation </w:t>
      </w:r>
      <w:commentRangeStart w:id="157"/>
      <w:commentRangeStart w:id="158"/>
      <w:r w:rsidRPr="008B3D07">
        <w:rPr>
          <w:highlight w:val="yellow"/>
        </w:rPr>
        <w:t>Testing</w:t>
      </w:r>
      <w:commentRangeEnd w:id="157"/>
      <w:r w:rsidR="008A6648">
        <w:rPr>
          <w:rStyle w:val="CommentReference"/>
          <w:rFonts w:eastAsiaTheme="minorHAnsi"/>
          <w:i w:val="0"/>
        </w:rPr>
        <w:commentReference w:id="157"/>
      </w:r>
      <w:commentRangeEnd w:id="158"/>
      <w:r w:rsidR="00DB6C27">
        <w:rPr>
          <w:rStyle w:val="CommentReference"/>
          <w:rFonts w:eastAsiaTheme="minorHAnsi"/>
          <w:i w:val="0"/>
        </w:rPr>
        <w:commentReference w:id="158"/>
      </w:r>
    </w:p>
    <w:p w14:paraId="1E4940F0" w14:textId="68030791" w:rsidR="00F75BC7" w:rsidRDefault="00AA168A" w:rsidP="00BD69F5">
      <w:pPr>
        <w:spacing w:after="0" w:line="240" w:lineRule="auto"/>
        <w:jc w:val="both"/>
        <w:pPrChange w:id="159" w:author="Punt, Andre (O&amp;A, Hobart)" w:date="2019-02-18T17:42:00Z">
          <w:pPr>
            <w:spacing w:line="360" w:lineRule="auto"/>
            <w:jc w:val="both"/>
          </w:pPr>
        </w:pPrChange>
      </w:pPr>
      <w:r>
        <w:t>W</w:t>
      </w:r>
      <w:r w:rsidR="003057E6">
        <w:t>e performed a simulation study</w:t>
      </w:r>
      <w:r w:rsidR="00E424C1">
        <w:t xml:space="preserve"> t</w:t>
      </w:r>
      <w:r>
        <w:t>o evaluate the</w:t>
      </w:r>
      <w:del w:id="160" w:author="Punt, Andre (O&amp;A, Hobart)" w:date="2019-02-18T17:33:00Z">
        <w:r w:rsidDel="003368A1">
          <w:delText xml:space="preserve"> robustness </w:delText>
        </w:r>
      </w:del>
      <w:ins w:id="161" w:author="Punt, Andre (O&amp;A, Hobart)" w:date="2019-02-18T17:33:00Z">
        <w:r w:rsidR="003368A1">
          <w:t xml:space="preserve"> performance </w:t>
        </w:r>
      </w:ins>
      <w:r>
        <w:t xml:space="preserve">of the proposed method, </w:t>
      </w:r>
      <w:r w:rsidR="003057E6">
        <w:t xml:space="preserve">using datasets generated </w:t>
      </w:r>
      <w:r>
        <w:t xml:space="preserve">using </w:t>
      </w:r>
      <w:r w:rsidR="003057E6">
        <w:t>an individual-based model (</w:t>
      </w:r>
      <w:commentRangeStart w:id="162"/>
      <w:commentRangeStart w:id="163"/>
      <w:r w:rsidR="003057E6">
        <w:t>IBM</w:t>
      </w:r>
      <w:commentRangeEnd w:id="162"/>
      <w:r w:rsidR="008A6648">
        <w:rPr>
          <w:rStyle w:val="CommentReference"/>
        </w:rPr>
        <w:commentReference w:id="162"/>
      </w:r>
      <w:commentRangeEnd w:id="163"/>
      <w:r w:rsidR="00DB6C27">
        <w:rPr>
          <w:rStyle w:val="CommentReference"/>
        </w:rPr>
        <w:commentReference w:id="163"/>
      </w:r>
      <w:r w:rsidR="003057E6">
        <w:t>). The IBM</w:t>
      </w:r>
      <w:ins w:id="164" w:author="Punt, Andre (O&amp;A, Hobart)" w:date="2019-02-18T17:42:00Z">
        <w:r w:rsidR="00BD69F5">
          <w:t xml:space="preserve"> (</w:t>
        </w:r>
      </w:ins>
      <w:moveToRangeStart w:id="165" w:author="Punt, Andre (O&amp;A, Hobart)" w:date="2019-02-18T17:42:00Z" w:name="move1404145"/>
      <w:moveTo w:id="166" w:author="Punt, Andre (O&amp;A, Hobart)" w:date="2019-02-18T17:42:00Z">
        <w:r w:rsidR="00BD69F5">
          <w:t>See Appendix for full details of IBM.</w:t>
        </w:r>
      </w:moveTo>
      <w:moveToRangeEnd w:id="165"/>
      <w:ins w:id="167" w:author="Punt, Andre (O&amp;A, Hobart)" w:date="2019-02-18T17:42:00Z">
        <w:r w:rsidR="00BD69F5">
          <w:t>)</w:t>
        </w:r>
      </w:ins>
      <w:r w:rsidR="003057E6">
        <w:t xml:space="preserve">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i</w:t>
      </w:r>
      <w:commentRangeStart w:id="168"/>
      <w:r w:rsidR="003057E6">
        <w:t>.e.</w:t>
      </w:r>
      <w:commentRangeEnd w:id="168"/>
      <w:r w:rsidR="003368A1">
        <w:rPr>
          <w:rStyle w:val="CommentReference"/>
        </w:rPr>
        <w:commentReference w:id="168"/>
      </w:r>
      <w:r w:rsidR="003057E6">
        <w:t xml:space="preserve">, higher values of </w:t>
      </w:r>
      <w:r w:rsidR="003057E6" w:rsidRPr="00B9623A">
        <w:rPr>
          <w:i/>
        </w:rPr>
        <w:t>K</w:t>
      </w:r>
      <w:r w:rsidR="003057E6">
        <w:t xml:space="preserve"> </w:t>
      </w:r>
      <w:proofErr w:type="gramStart"/>
      <w:r w:rsidR="003057E6">
        <w:t xml:space="preserve">and </w:t>
      </w:r>
      <w:proofErr w:type="gramEnd"/>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w:t>
      </w:r>
      <w:del w:id="169" w:author="Punt, Andre (O&amp;A, Hobart)" w:date="2019-02-18T17:34:00Z">
        <w:r w:rsidR="00F75BC7" w:rsidDel="003368A1">
          <w:delText xml:space="preserve">growth module of the </w:delText>
        </w:r>
      </w:del>
      <w:r w:rsidR="00F75BC7">
        <w:t>IBM</w:t>
      </w:r>
      <w:del w:id="170" w:author="Punt, Andre (O&amp;A, Hobart)" w:date="2019-02-18T17:34:00Z">
        <w:r w:rsidR="00F75BC7" w:rsidDel="003368A1">
          <w:delText xml:space="preserve"> itself</w:delText>
        </w:r>
      </w:del>
      <w:r w:rsidR="00F75BC7">
        <w:t xml:space="preserve"> </w:t>
      </w:r>
      <w:ins w:id="171" w:author="Punt, Andre (O&amp;A, Hobart)" w:date="2019-02-18T17:34:00Z">
        <w:r w:rsidR="003368A1">
          <w:t>implements</w:t>
        </w:r>
      </w:ins>
      <w:del w:id="172" w:author="Punt, Andre (O&amp;A, Hobart)" w:date="2019-02-18T17:34:00Z">
        <w:r w:rsidR="00F75BC7" w:rsidDel="003368A1">
          <w:delText>implements a</w:delText>
        </w:r>
      </w:del>
      <w:ins w:id="173" w:author="Punt, Andre (O&amp;A, Hobart)" w:date="2019-02-18T17:34:00Z">
        <w:r w:rsidR="003368A1">
          <w:t xml:space="preserve"> the</w:t>
        </w:r>
      </w:ins>
      <w:r w:rsidR="00F75BC7">
        <w:t xml:space="preserve"> VBGF </w:t>
      </w:r>
      <w:ins w:id="174" w:author="Punt, Andre (O&amp;A, Hobart)" w:date="2019-02-18T17:34:00Z">
        <w:r w:rsidR="003368A1">
          <w:t xml:space="preserve">using the </w:t>
        </w:r>
      </w:ins>
      <w:del w:id="175" w:author="Punt, Andre (O&amp;A, Hobart)" w:date="2019-02-18T17:34:00Z">
        <w:r w:rsidR="00F75BC7" w:rsidDel="003368A1">
          <w:delText>with</w:delText>
        </w:r>
      </w:del>
      <w:ins w:id="176" w:author="Punt, Andre (O&amp;A, Hobart)" w:date="2019-02-18T17:34:00Z">
        <w:r w:rsidR="003368A1">
          <w:t xml:space="preserve"> (</w:t>
        </w:r>
        <w:r w:rsidR="003368A1" w:rsidRPr="003368A1">
          <w:rPr>
            <w:i/>
            <w:rPrChange w:id="177" w:author="Punt, Andre (O&amp;A, Hobart)" w:date="2019-02-18T17:34:00Z">
              <w:rPr/>
            </w:rPrChange>
          </w:rPr>
          <w:t>k</w:t>
        </w:r>
        <w:r w:rsidR="003368A1">
          <w:t>,</w:t>
        </w:r>
      </w:ins>
      <w:r w:rsidR="00F75BC7">
        <w:t xml:space="preserve">  </w:t>
      </w:r>
      <w:r w:rsidR="00F75BC7" w:rsidRPr="00B9623A">
        <w:rPr>
          <w:i/>
        </w:rPr>
        <w:t>L</w:t>
      </w:r>
      <w:r w:rsidR="00F75BC7" w:rsidRPr="00B9623A">
        <w:rPr>
          <w:vertAlign w:val="subscript"/>
        </w:rPr>
        <w:t>1</w:t>
      </w:r>
      <w:ins w:id="178" w:author="Punt, Andre (O&amp;A, Hobart)" w:date="2019-02-18T17:34:00Z">
        <w:r w:rsidR="003368A1">
          <w:rPr>
            <w:vertAlign w:val="subscript"/>
          </w:rPr>
          <w:t>,</w:t>
        </w:r>
      </w:ins>
      <w:r w:rsidR="00F75BC7">
        <w:t xml:space="preserve"> </w:t>
      </w:r>
      <w:del w:id="179" w:author="Punt, Andre (O&amp;A, Hobart)" w:date="2019-02-18T17:34:00Z">
        <w:r w:rsidR="00F75BC7" w:rsidDel="003368A1">
          <w:delText xml:space="preserve">and </w:delText>
        </w:r>
      </w:del>
      <w:r w:rsidR="00F75BC7" w:rsidRPr="00B9623A">
        <w:rPr>
          <w:i/>
        </w:rPr>
        <w:t>L</w:t>
      </w:r>
      <w:r w:rsidR="00F75BC7" w:rsidRPr="00B9623A">
        <w:rPr>
          <w:vertAlign w:val="subscript"/>
        </w:rPr>
        <w:t>2</w:t>
      </w:r>
      <w:del w:id="180" w:author="Punt, Andre (O&amp;A, Hobart)" w:date="2019-02-18T17:34:00Z">
        <w:r w:rsidR="00F75BC7" w:rsidDel="003368A1">
          <w:delText xml:space="preserve"> </w:delText>
        </w:r>
      </w:del>
      <w:ins w:id="181" w:author="Punt, Andre (O&amp;A, Hobart)" w:date="2019-02-18T17:34:00Z">
        <w:r w:rsidR="003368A1">
          <w:t>)</w:t>
        </w:r>
      </w:ins>
      <w:ins w:id="182" w:author="Punt, Andre (O&amp;A, Hobart)" w:date="2019-02-18T17:35:00Z">
        <w:r w:rsidR="003368A1">
          <w:t xml:space="preserve"> </w:t>
        </w:r>
      </w:ins>
      <w:ins w:id="183" w:author="Punt, Andre (O&amp;A, Hobart)" w:date="2019-02-18T17:34:00Z">
        <w:r w:rsidR="003368A1">
          <w:t xml:space="preserve">so </w:t>
        </w:r>
      </w:ins>
      <m:oMath>
        <m:sSub>
          <m:sSubPr>
            <m:ctrlPr>
              <w:ins w:id="184" w:author="Punt, Andre (O&amp;A, Hobart)" w:date="2019-02-18T17:35:00Z">
                <w:rPr>
                  <w:rFonts w:ascii="Cambria Math" w:hAnsi="Cambria Math"/>
                </w:rPr>
              </w:ins>
            </m:ctrlPr>
          </m:sSubPr>
          <m:e>
            <m:r>
              <w:ins w:id="185" w:author="Punt, Andre (O&amp;A, Hobart)" w:date="2019-02-18T17:35:00Z">
                <w:rPr>
                  <w:rFonts w:ascii="Cambria Math" w:hAnsi="Cambria Math"/>
                </w:rPr>
                <m:t>L</m:t>
              </w:ins>
            </m:r>
          </m:e>
          <m:sub>
            <m:r>
              <w:ins w:id="186" w:author="Punt, Andre (O&amp;A, Hobart)" w:date="2019-02-18T17:35:00Z">
                <m:rPr>
                  <m:sty m:val="p"/>
                </m:rPr>
                <w:rPr>
                  <w:rFonts w:ascii="Cambria Math" w:hAnsi="Cambria Math"/>
                </w:rPr>
                <m:t>∞</m:t>
              </w:ins>
            </m:r>
          </m:sub>
        </m:sSub>
      </m:oMath>
      <w:ins w:id="187" w:author="Punt, Andre (O&amp;A, Hobart)" w:date="2019-02-18T17:34:00Z">
        <w:r w:rsidR="003368A1">
          <w:t xml:space="preserve"> is computed as</w:t>
        </w:r>
      </w:ins>
      <w:del w:id="188" w:author="Punt, Andre (O&amp;A, Hobart)" w:date="2019-02-18T17:35:00Z">
        <w:r w:rsidR="00F75BC7" w:rsidDel="003368A1">
          <w:delText xml:space="preserve">as in Stock Synthesis </w:delText>
        </w:r>
        <w:r w:rsidR="00F75BC7" w:rsidDel="003368A1">
          <w:fldChar w:fldCharType="begin" w:fldLock="1"/>
        </w:r>
        <w:r w:rsidR="00873DA6" w:rsidDel="003368A1">
          <w:del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delInstrText>
        </w:r>
        <w:r w:rsidR="00F75BC7" w:rsidDel="003368A1">
          <w:fldChar w:fldCharType="separate"/>
        </w:r>
        <w:r w:rsidR="00F75BC7" w:rsidRPr="00F75BC7" w:rsidDel="003368A1">
          <w:rPr>
            <w:noProof/>
          </w:rPr>
          <w:delText>(Methot and Wetzel, 2013)</w:delText>
        </w:r>
        <w:r w:rsidR="00F75BC7" w:rsidDel="003368A1">
          <w:fldChar w:fldCharType="end"/>
        </w:r>
      </w:del>
      <w:r w:rsidR="00F75BC7">
        <w:t>:</w:t>
      </w:r>
    </w:p>
    <w:p w14:paraId="3D205EA6" w14:textId="1A21B1CE" w:rsidR="00F75BC7" w:rsidRDefault="00392042" w:rsidP="00EB375F">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m:t>
            </m:r>
            <m:r>
              <w:del w:id="189" w:author="Punt, Andre (O&amp;A, Hobart)" w:date="2019-02-18T17:35:00Z">
                <w:rPr>
                  <w:rFonts w:ascii="Cambria Math" w:hAnsi="Cambria Math"/>
                </w:rPr>
                <m:t>K</m:t>
              </w:del>
            </m:r>
            <m:r>
              <w:ins w:id="190" w:author="Punt, Andre (O&amp;A, Hobart)" w:date="2019-02-18T17:35:00Z">
                <w:rPr>
                  <w:rFonts w:ascii="Cambria Math" w:hAnsi="Cambria Math"/>
                </w:rPr>
                <m:t>k</m:t>
              </w:ins>
            </m:r>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795F293F" w:rsidR="00E05953" w:rsidRDefault="003368A1" w:rsidP="00BD69F5">
      <w:pPr>
        <w:spacing w:after="0" w:line="240" w:lineRule="auto"/>
        <w:jc w:val="both"/>
        <w:pPrChange w:id="191" w:author="Punt, Andre (O&amp;A, Hobart)" w:date="2019-02-18T17:38:00Z">
          <w:pPr>
            <w:spacing w:line="360" w:lineRule="auto"/>
            <w:jc w:val="both"/>
          </w:pPr>
        </w:pPrChange>
      </w:pPr>
      <w:proofErr w:type="gramStart"/>
      <w:ins w:id="192" w:author="Punt, Andre (O&amp;A, Hobart)" w:date="2019-02-18T17:35:00Z">
        <w:r>
          <w:t>w</w:t>
        </w:r>
      </w:ins>
      <w:proofErr w:type="gramEnd"/>
      <w:del w:id="193" w:author="Punt, Andre (O&amp;A, Hobart)" w:date="2019-02-18T17:35:00Z">
        <w:r w:rsidR="00642D5E" w:rsidDel="003368A1">
          <w:delText>W</w:delText>
        </w:r>
      </w:del>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r>
              <w:del w:id="194" w:author="Punt, Andre (O&amp;A, Hobart)" w:date="2019-02-18T17:35:00Z">
                <m:rPr>
                  <m:sty m:val="p"/>
                </m:rPr>
                <w:rPr>
                  <w:rFonts w:ascii="Cambria Math" w:hAnsi="Cambria Math"/>
                </w:rPr>
                <m:t>,2</m:t>
              </w:del>
            </m:r>
          </m:sub>
        </m:sSub>
        <m:sSub>
          <m:sSubPr>
            <m:ctrlPr>
              <w:ins w:id="195" w:author="Punt, Andre (O&amp;A, Hobart)" w:date="2019-02-18T17:35:00Z">
                <w:rPr>
                  <w:rFonts w:ascii="Cambria Math" w:hAnsi="Cambria Math"/>
                </w:rPr>
              </w:ins>
            </m:ctrlPr>
          </m:sSubPr>
          <m:e>
            <m:r>
              <w:ins w:id="196" w:author="Punt, Andre (O&amp;A, Hobart)" w:date="2019-02-18T17:35:00Z">
                <w:rPr>
                  <w:rFonts w:ascii="Cambria Math" w:hAnsi="Cambria Math"/>
                </w:rPr>
                <m:t>/L</m:t>
              </w:ins>
            </m:r>
          </m:e>
          <m:sub>
            <m:r>
              <w:ins w:id="197" w:author="Punt, Andre (O&amp;A, Hobart)" w:date="2019-02-18T17:35:00Z">
                <m:rPr>
                  <m:sty m:val="p"/>
                </m:rPr>
                <w:rPr>
                  <w:rFonts w:ascii="Cambria Math" w:hAnsi="Cambria Math"/>
                </w:rPr>
                <m:t>2</m:t>
              </w:ins>
            </m:r>
          </m:sub>
        </m:sSub>
      </m:oMath>
      <w:r w:rsidR="00642D5E">
        <w:rPr>
          <w:rFonts w:eastAsiaTheme="minorEastAsia"/>
        </w:rPr>
        <w:t xml:space="preserve"> represent</w:t>
      </w:r>
      <w:del w:id="198" w:author="Punt, Andre (O&amp;A, Hobart)" w:date="2019-02-18T17:35:00Z">
        <w:r w:rsidR="00642D5E" w:rsidDel="003368A1">
          <w:rPr>
            <w:rFonts w:eastAsiaTheme="minorEastAsia"/>
          </w:rPr>
          <w:delText>s</w:delText>
        </w:r>
      </w:del>
      <w:r w:rsidR="00642D5E">
        <w:rPr>
          <w:rFonts w:eastAsiaTheme="minorEastAsia"/>
        </w:rPr>
        <w:t xml:space="preserve"> the length</w:t>
      </w:r>
      <w:ins w:id="199" w:author="Punt, Andre (O&amp;A, Hobart)" w:date="2019-02-18T17:35:00Z">
        <w:r>
          <w:rPr>
            <w:rFonts w:eastAsiaTheme="minorEastAsia"/>
          </w:rPr>
          <w:t>s</w:t>
        </w:r>
      </w:ins>
      <w:r w:rsidR="00642D5E">
        <w:rPr>
          <w:rFonts w:eastAsiaTheme="minorEastAsia"/>
        </w:rPr>
        <w:t xml:space="preserve"> of a fish at age</w:t>
      </w:r>
      <w:ins w:id="200" w:author="Punt, Andre (O&amp;A, Hobart)" w:date="2019-02-18T17:35:00Z">
        <w:r>
          <w:rPr>
            <w:rFonts w:eastAsiaTheme="minorEastAsia"/>
          </w:rPr>
          <w:t>s</w:t>
        </w:r>
      </w:ins>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r>
              <w:del w:id="201" w:author="Punt, Andre (O&amp;A, Hobart)" w:date="2019-02-18T17:36:00Z">
                <m:rPr>
                  <m:sty m:val="p"/>
                </m:rPr>
                <w:rPr>
                  <w:rFonts w:ascii="Cambria Math" w:hAnsi="Cambria Math"/>
                </w:rPr>
                <m:t>,2</m:t>
              </w:del>
            </m:r>
          </m:sub>
        </m:sSub>
      </m:oMath>
      <w:ins w:id="202" w:author="Punt, Andre (O&amp;A, Hobart)" w:date="2019-02-18T17:36:00Z">
        <w:r>
          <w:rPr>
            <w:rFonts w:eastAsiaTheme="minor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ins>
      <w:del w:id="203" w:author="Punt, Andre (O&amp;A, Hobart)" w:date="2019-02-18T17:36:00Z">
        <w:r w:rsidR="00642D5E" w:rsidDel="003368A1">
          <w:rPr>
            <w:rFonts w:eastAsiaTheme="minorEastAsia"/>
          </w:rPr>
          <w:delText>,</w:delText>
        </w:r>
      </w:del>
      <w:r w:rsidR="00642D5E">
        <w:rPr>
          <w:rFonts w:eastAsiaTheme="minorEastAsia"/>
        </w:rPr>
        <w:t xml:space="preserve"> and </w:t>
      </w:r>
      <w:del w:id="204" w:author="Punt, Andre (O&amp;A, Hobart)" w:date="2019-02-18T17:36:00Z">
        <w:r w:rsidR="00642D5E" w:rsidRPr="003368A1" w:rsidDel="003368A1">
          <w:rPr>
            <w:rFonts w:eastAsiaTheme="minorEastAsia"/>
            <w:i/>
            <w:rPrChange w:id="205" w:author="Punt, Andre (O&amp;A, Hobart)" w:date="2019-02-18T17:36:00Z">
              <w:rPr>
                <w:rFonts w:eastAsiaTheme="minorEastAsia"/>
              </w:rPr>
            </w:rPrChange>
          </w:rPr>
          <w:delText>K</w:delText>
        </w:r>
        <w:r w:rsidR="00642D5E" w:rsidDel="003368A1">
          <w:rPr>
            <w:rFonts w:eastAsiaTheme="minorEastAsia"/>
          </w:rPr>
          <w:delText xml:space="preserve"> </w:delText>
        </w:r>
      </w:del>
      <w:ins w:id="206" w:author="Punt, Andre (O&amp;A, Hobart)" w:date="2019-02-18T17:36:00Z">
        <w:r>
          <w:rPr>
            <w:rFonts w:eastAsiaTheme="minorEastAsia"/>
            <w:i/>
          </w:rPr>
          <w:t>k</w:t>
        </w:r>
        <w:r>
          <w:rPr>
            <w:rFonts w:eastAsiaTheme="minorEastAsia"/>
          </w:rPr>
          <w:t xml:space="preserve"> </w:t>
        </w:r>
      </w:ins>
      <w:del w:id="207" w:author="Punt, Andre (O&amp;A, Hobart)" w:date="2019-02-18T17:36:00Z">
        <w:r w:rsidR="00642D5E" w:rsidDel="003368A1">
          <w:rPr>
            <w:rFonts w:eastAsiaTheme="minorEastAsia"/>
          </w:rPr>
          <w:delText xml:space="preserve">is the same as in </w:delText>
        </w:r>
        <w:r w:rsidR="00642D5E" w:rsidDel="003368A1">
          <w:rPr>
            <w:rFonts w:eastAsiaTheme="minorEastAsia"/>
          </w:rPr>
          <w:fldChar w:fldCharType="begin"/>
        </w:r>
        <w:r w:rsidR="00642D5E" w:rsidDel="003368A1">
          <w:rPr>
            <w:rFonts w:eastAsiaTheme="minorEastAsia"/>
          </w:rPr>
          <w:delInstrText xml:space="preserve"> REF _Ref535910294 \h </w:delInstrText>
        </w:r>
        <w:r w:rsidR="00B34995" w:rsidDel="003368A1">
          <w:rPr>
            <w:rFonts w:eastAsiaTheme="minorEastAsia"/>
          </w:rPr>
          <w:delInstrText xml:space="preserve"> \* MERGEFORMAT </w:delInstrText>
        </w:r>
        <w:r w:rsidR="00642D5E" w:rsidDel="003368A1">
          <w:rPr>
            <w:rFonts w:eastAsiaTheme="minorEastAsia"/>
          </w:rPr>
        </w:r>
        <w:r w:rsidR="00642D5E" w:rsidDel="003368A1">
          <w:rPr>
            <w:rFonts w:eastAsiaTheme="minorEastAsia"/>
          </w:rPr>
          <w:fldChar w:fldCharType="separate"/>
        </w:r>
        <w:r w:rsidR="00642D5E" w:rsidDel="003368A1">
          <w:delText xml:space="preserve">Equation </w:delText>
        </w:r>
        <w:r w:rsidR="00642D5E" w:rsidDel="003368A1">
          <w:rPr>
            <w:noProof/>
          </w:rPr>
          <w:delText>1</w:delText>
        </w:r>
        <w:r w:rsidR="00642D5E" w:rsidDel="003368A1">
          <w:rPr>
            <w:rFonts w:eastAsiaTheme="minorEastAsia"/>
          </w:rPr>
          <w:fldChar w:fldCharType="end"/>
        </w:r>
      </w:del>
      <w:ins w:id="208" w:author="Punt, Andre (O&amp;A, Hobart)" w:date="2019-02-18T17:36:00Z">
        <w:r>
          <w:rPr>
            <w:rFonts w:eastAsiaTheme="minorEastAsia"/>
          </w:rPr>
          <w:t>id the Brody growth parameter as before</w:t>
        </w:r>
      </w:ins>
      <w:r w:rsidR="00642D5E">
        <w:rPr>
          <w:rFonts w:eastAsiaTheme="minorEastAsia"/>
        </w:rPr>
        <w:t xml:space="preserve">. An individual fish’s </w:t>
      </w:r>
      <w:commentRangeStart w:id="209"/>
      <w:ins w:id="210" w:author="Punt, Andre (O&amp;A, Hobart)" w:date="2019-02-18T17:36:00Z">
        <w:r>
          <w:rPr>
            <w:rFonts w:eastAsiaTheme="minorEastAsia"/>
          </w:rPr>
          <w:t xml:space="preserve">annual </w:t>
        </w:r>
      </w:ins>
      <w:r w:rsidR="00642D5E">
        <w:rPr>
          <w:rFonts w:eastAsiaTheme="minorEastAsia"/>
        </w:rPr>
        <w:t xml:space="preserve">growth increment </w:t>
      </w:r>
      <w:commentRangeEnd w:id="209"/>
      <w:r w:rsidR="00BD69F5">
        <w:rPr>
          <w:rStyle w:val="CommentReference"/>
        </w:rPr>
        <w:commentReference w:id="209"/>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w:t>
      </w:r>
      <w:commentRangeStart w:id="211"/>
      <w:commentRangeStart w:id="212"/>
      <w:r w:rsidR="00642D5E">
        <w:rPr>
          <w:rFonts w:eastAsiaTheme="minorEastAsia"/>
        </w:rPr>
        <w:t>or term</w:t>
      </w:r>
      <w:commentRangeEnd w:id="211"/>
      <w:r w:rsidR="008A6648">
        <w:rPr>
          <w:rStyle w:val="CommentReference"/>
        </w:rPr>
        <w:commentReference w:id="211"/>
      </w:r>
      <w:commentRangeEnd w:id="212"/>
      <w:r w:rsidR="00AC02E6">
        <w:rPr>
          <w:rStyle w:val="CommentReference"/>
        </w:rPr>
        <w:commentReference w:id="212"/>
      </w:r>
      <w:r w:rsidR="00642D5E">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730980B5" w:rsidR="003057E6" w:rsidRDefault="003057E6" w:rsidP="00BD69F5">
      <w:pPr>
        <w:spacing w:before="240" w:after="0" w:line="240" w:lineRule="auto"/>
        <w:jc w:val="both"/>
        <w:rPr>
          <w:ins w:id="213" w:author="Punt, Andre (O&amp;A, Hobart)" w:date="2019-02-18T17:38:00Z"/>
        </w:rPr>
        <w:pPrChange w:id="214" w:author="Punt, Andre (O&amp;A, Hobart)" w:date="2019-02-18T17:38:00Z">
          <w:pPr>
            <w:spacing w:line="360" w:lineRule="auto"/>
            <w:jc w:val="both"/>
          </w:pPr>
        </w:pPrChange>
      </w:pPr>
      <w:r>
        <w:lastRenderedPageBreak/>
        <w:t xml:space="preserve">The </w:t>
      </w:r>
      <w:del w:id="215" w:author="Punt, Andre (O&amp;A, Hobart)" w:date="2019-02-18T17:38:00Z">
        <w:r w:rsidDel="00BD69F5">
          <w:delText xml:space="preserve">simulated </w:delText>
        </w:r>
      </w:del>
      <w:ins w:id="216" w:author="Punt, Andre (O&amp;A, Hobart)" w:date="2019-02-18T17:38:00Z">
        <w:r w:rsidR="00BD69F5">
          <w:t>simulat</w:t>
        </w:r>
        <w:r w:rsidR="00BD69F5">
          <w:t>ion</w:t>
        </w:r>
        <w:r w:rsidR="00BD69F5">
          <w:t xml:space="preserve"> </w:t>
        </w:r>
      </w:ins>
      <w:r>
        <w:t xml:space="preserve">scenarios described </w:t>
      </w:r>
      <w:r w:rsidR="00C61A6B">
        <w:t xml:space="preserve">in </w:t>
      </w:r>
      <w:r w:rsidR="00C61A6B">
        <w:fldChar w:fldCharType="begin"/>
      </w:r>
      <w:r w:rsidR="00C61A6B">
        <w:instrText xml:space="preserve"> REF _Ref872431 \h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Under each scenario, we generated </w:t>
      </w:r>
      <w:commentRangeStart w:id="217"/>
      <w:r w:rsidR="00297019">
        <w:t>100 replicate datasets,</w:t>
      </w:r>
      <w:commentRangeEnd w:id="217"/>
      <w:r w:rsidR="00BD69F5">
        <w:rPr>
          <w:rStyle w:val="CommentReference"/>
        </w:rPr>
        <w:commentReference w:id="217"/>
      </w:r>
      <w:r w:rsidR="00297019">
        <w:t xml:space="preserve"> and tabulated the frequency at which a given </w:t>
      </w:r>
      <w:ins w:id="218" w:author="Punt, Andre (O&amp;A, Hobart)" w:date="2019-02-18T17:39:00Z">
        <w:r w:rsidR="00BD69F5">
          <w:t xml:space="preserve">(true) </w:t>
        </w:r>
      </w:ins>
      <w:r w:rsidR="00297019">
        <w:t xml:space="preserve">break point was identified using the </w:t>
      </w:r>
      <w:del w:id="219" w:author="Punt, Andre (O&amp;A, Hobart)" w:date="2019-02-18T17:39:00Z">
        <w:r w:rsidR="00297019" w:rsidDel="00BD69F5">
          <w:delText>GAM m</w:delText>
        </w:r>
      </w:del>
      <w:proofErr w:type="spellStart"/>
      <w:r w:rsidR="00297019">
        <w:t>ethod</w:t>
      </w:r>
      <w:proofErr w:type="spellEnd"/>
      <w:r w:rsidR="00297019">
        <w:t xml:space="preserve"> described above. </w:t>
      </w:r>
      <w:r>
        <w:t xml:space="preserve"> The method was evaluated based on</w:t>
      </w:r>
      <w:ins w:id="220" w:author="Punt, Andre (O&amp;A, Hobart)" w:date="2019-02-18T17:39:00Z">
        <w:r w:rsidR="00BD69F5">
          <w:t>:</w:t>
        </w:r>
      </w:ins>
      <w:r>
        <w:t xml:space="preserve"> a) if it was able to accurately detect the presence or absence and location </w:t>
      </w:r>
      <w:r w:rsidR="00AC02E6">
        <w:t>of ‘</w:t>
      </w:r>
      <w:r>
        <w:t>break point</w:t>
      </w:r>
      <w:r w:rsidR="00B67671">
        <w:t>(s)</w:t>
      </w:r>
      <w:r>
        <w:t>’ in space, and b) if re-aggregation of the data at the proposed break point resulted in</w:t>
      </w:r>
      <w:commentRangeStart w:id="221"/>
      <w:r>
        <w:t xml:space="preserve"> VBGF parameter estimates </w:t>
      </w:r>
      <w:r w:rsidR="008A6648">
        <w:t xml:space="preserve">that </w:t>
      </w:r>
      <w:r>
        <w:t>overlapped with the tru</w:t>
      </w:r>
      <w:r w:rsidR="00E23A55">
        <w:t xml:space="preserve">e values </w:t>
      </w:r>
      <w:commentRangeEnd w:id="221"/>
      <w:r w:rsidR="00BD69F5">
        <w:rPr>
          <w:rStyle w:val="CommentReference"/>
        </w:rPr>
        <w:commentReference w:id="221"/>
      </w:r>
      <w:r w:rsidR="00E23A55">
        <w:t xml:space="preserve">used to generate the </w:t>
      </w:r>
      <w:commentRangeStart w:id="222"/>
      <w:commentRangeStart w:id="223"/>
      <w:r w:rsidR="00E23A55">
        <w:t>dataset</w:t>
      </w:r>
      <w:commentRangeEnd w:id="222"/>
      <w:r w:rsidR="008A6648">
        <w:rPr>
          <w:rStyle w:val="CommentReference"/>
        </w:rPr>
        <w:commentReference w:id="222"/>
      </w:r>
      <w:commentRangeEnd w:id="223"/>
      <w:r w:rsidR="00B67671">
        <w:rPr>
          <w:rStyle w:val="CommentReference"/>
        </w:rPr>
        <w:commentReference w:id="223"/>
      </w:r>
      <w:r w:rsidR="00A720E2">
        <w:t xml:space="preserve"> at the appropriate resolution.</w:t>
      </w:r>
    </w:p>
    <w:p w14:paraId="2C014002" w14:textId="77777777" w:rsidR="00BD69F5" w:rsidRDefault="00BD69F5" w:rsidP="00BD69F5">
      <w:pPr>
        <w:spacing w:before="240" w:after="0" w:line="240" w:lineRule="auto"/>
        <w:jc w:val="both"/>
        <w:pPrChange w:id="224" w:author="Punt, Andre (O&amp;A, Hobart)" w:date="2019-02-18T17:38:00Z">
          <w:pPr>
            <w:spacing w:line="360" w:lineRule="auto"/>
            <w:jc w:val="both"/>
          </w:pPr>
        </w:pPrChange>
      </w:pPr>
    </w:p>
    <w:tbl>
      <w:tblPr>
        <w:tblStyle w:val="TableGrid"/>
        <w:tblW w:w="9455" w:type="dxa"/>
        <w:tblLook w:val="04A0" w:firstRow="1" w:lastRow="0" w:firstColumn="1" w:lastColumn="0" w:noHBand="0" w:noVBand="1"/>
      </w:tblPr>
      <w:tblGrid>
        <w:gridCol w:w="4780"/>
        <w:gridCol w:w="4675"/>
      </w:tblGrid>
      <w:tr w:rsidR="001645EA" w14:paraId="795F487F" w14:textId="77777777" w:rsidTr="00DB6987">
        <w:trPr>
          <w:trHeight w:val="20"/>
        </w:trPr>
        <w:tc>
          <w:tcPr>
            <w:tcW w:w="4780" w:type="dxa"/>
          </w:tcPr>
          <w:p w14:paraId="39167701" w14:textId="0AF84560" w:rsidR="001645EA" w:rsidRPr="00E11D94" w:rsidRDefault="001645EA" w:rsidP="00BD69F5">
            <w:pPr>
              <w:rPr>
                <w:b/>
              </w:rPr>
              <w:pPrChange w:id="225" w:author="Punt, Andre (O&amp;A, Hobart)" w:date="2019-02-18T17:38:00Z">
                <w:pPr>
                  <w:spacing w:line="360" w:lineRule="auto"/>
                </w:pPr>
              </w:pPrChange>
            </w:pPr>
            <w:r w:rsidRPr="00E11D94">
              <w:rPr>
                <w:b/>
              </w:rPr>
              <w:t>Scenario Description</w:t>
            </w:r>
          </w:p>
        </w:tc>
        <w:tc>
          <w:tcPr>
            <w:tcW w:w="4675" w:type="dxa"/>
          </w:tcPr>
          <w:p w14:paraId="0F741E3F" w14:textId="1472A815" w:rsidR="001645EA" w:rsidRPr="00E11D94" w:rsidRDefault="001645EA" w:rsidP="00BD69F5">
            <w:pPr>
              <w:rPr>
                <w:b/>
              </w:rPr>
              <w:pPrChange w:id="226" w:author="Punt, Andre (O&amp;A, Hobart)" w:date="2019-02-18T17:38:00Z">
                <w:pPr>
                  <w:spacing w:line="360" w:lineRule="auto"/>
                </w:pPr>
              </w:pPrChange>
            </w:pPr>
            <w:r w:rsidRPr="00E11D94">
              <w:rPr>
                <w:b/>
              </w:rPr>
              <w:t>Spatial Stratification</w:t>
            </w:r>
          </w:p>
        </w:tc>
      </w:tr>
      <w:tr w:rsidR="001645EA" w14:paraId="32657CF4" w14:textId="77777777" w:rsidTr="00DB6987">
        <w:trPr>
          <w:trHeight w:val="20"/>
        </w:trPr>
        <w:tc>
          <w:tcPr>
            <w:tcW w:w="4780" w:type="dxa"/>
          </w:tcPr>
          <w:p w14:paraId="576D373B" w14:textId="1001CF28" w:rsidR="001645EA" w:rsidRDefault="001645EA" w:rsidP="00BD69F5">
            <w:pPr>
              <w:pPrChange w:id="227" w:author="Punt, Andre (O&amp;A, Hobart)" w:date="2019-02-18T17:38:00Z">
                <w:pPr>
                  <w:spacing w:line="360" w:lineRule="auto"/>
                </w:pPr>
              </w:pPrChange>
            </w:pPr>
            <w:r>
              <w:t>No spatial breaks</w:t>
            </w:r>
          </w:p>
        </w:tc>
        <w:tc>
          <w:tcPr>
            <w:tcW w:w="4675" w:type="dxa"/>
          </w:tcPr>
          <w:p w14:paraId="7C79A9FE" w14:textId="29A75A36" w:rsidR="001645EA" w:rsidRDefault="001645EA" w:rsidP="00BD69F5">
            <w:pPr>
              <w:pPrChange w:id="228" w:author="Punt, Andre (O&amp;A, Hobart)" w:date="2019-02-18T17:38:00Z">
                <w:pPr>
                  <w:spacing w:line="360" w:lineRule="auto"/>
                </w:pPr>
              </w:pPrChange>
            </w:pPr>
            <w:r>
              <w:t xml:space="preserve">Latitude is uniform random variable for all </w:t>
            </w:r>
            <w:commentRangeStart w:id="229"/>
            <w:r>
              <w:t>points</w:t>
            </w:r>
            <w:commentRangeEnd w:id="229"/>
            <w:r w:rsidR="00BD69F5">
              <w:rPr>
                <w:rStyle w:val="CommentReference"/>
              </w:rPr>
              <w:commentReference w:id="229"/>
            </w:r>
          </w:p>
        </w:tc>
      </w:tr>
      <w:tr w:rsidR="001645EA" w14:paraId="13D45CB9" w14:textId="77777777" w:rsidTr="00DB6987">
        <w:trPr>
          <w:trHeight w:val="20"/>
        </w:trPr>
        <w:tc>
          <w:tcPr>
            <w:tcW w:w="4780" w:type="dxa"/>
          </w:tcPr>
          <w:p w14:paraId="077AD205" w14:textId="5FD240F5" w:rsidR="001645EA" w:rsidRDefault="001645EA" w:rsidP="00BD69F5">
            <w:pPr>
              <w:pPrChange w:id="230" w:author="Punt, Andre (O&amp;A, Hobart)" w:date="2019-02-18T17:40:00Z">
                <w:pPr>
                  <w:spacing w:line="360" w:lineRule="auto"/>
                </w:pPr>
              </w:pPrChange>
            </w:pPr>
            <w:r>
              <w:t xml:space="preserve">Single, </w:t>
            </w:r>
            <w:del w:id="231" w:author="Punt, Andre (O&amp;A, Hobart)" w:date="2019-02-18T17:40:00Z">
              <w:r w:rsidDel="00BD69F5">
                <w:delText xml:space="preserve">symmetrical </w:delText>
              </w:r>
            </w:del>
            <w:r>
              <w:t>spatial break</w:t>
            </w:r>
            <w:r w:rsidR="00DB6987">
              <w:t xml:space="preserve"> in </w:t>
            </w:r>
            <w:commentRangeStart w:id="232"/>
            <w:r w:rsidR="00DB6987">
              <w:t>middle</w:t>
            </w:r>
            <w:commentRangeEnd w:id="232"/>
            <w:r w:rsidR="00616824">
              <w:rPr>
                <w:rStyle w:val="CommentReference"/>
              </w:rPr>
              <w:commentReference w:id="232"/>
            </w:r>
            <w:r w:rsidR="00DB6987">
              <w:t xml:space="preserve"> of range,</w:t>
            </w:r>
            <w:r>
              <w:t xml:space="preserve"> with no overlap</w:t>
            </w:r>
            <w:r w:rsidR="00DB6987">
              <w:t xml:space="preserve"> </w:t>
            </w:r>
            <w:r w:rsidR="00C27E3A">
              <w:t>and strong contrast</w:t>
            </w:r>
          </w:p>
        </w:tc>
        <w:tc>
          <w:tcPr>
            <w:tcW w:w="4675" w:type="dxa"/>
          </w:tcPr>
          <w:p w14:paraId="548BD76D" w14:textId="4CD3D2CE" w:rsidR="001645EA" w:rsidRDefault="001645EA" w:rsidP="00BD69F5">
            <w:pPr>
              <w:pPrChange w:id="233" w:author="Punt, Andre (O&amp;A, Hobart)" w:date="2019-02-18T17:38:00Z">
                <w:pPr>
                  <w:spacing w:line="360" w:lineRule="auto"/>
                </w:pPr>
              </w:pPrChange>
            </w:pPr>
            <w:r>
              <w:t xml:space="preserve">Latitude ~ </w:t>
            </w:r>
            <w:commentRangeStart w:id="234"/>
            <w:r>
              <w:t>U[0,25]</w:t>
            </w:r>
            <w:commentRangeEnd w:id="234"/>
            <w:r w:rsidR="00BD69F5">
              <w:rPr>
                <w:rStyle w:val="CommentReference"/>
              </w:rPr>
              <w:commentReference w:id="234"/>
            </w:r>
            <w:r>
              <w:t xml:space="preserve">  </w:t>
            </w:r>
            <w:r w:rsidR="00C27E3A">
              <w:t xml:space="preserve">under </w:t>
            </w:r>
            <w:r>
              <w:t xml:space="preserve">growth Regime 1; Latitude ~ </w:t>
            </w:r>
            <w:commentRangeStart w:id="235"/>
            <w:commentRangeStart w:id="236"/>
            <w:r>
              <w:t>U[25,50</w:t>
            </w:r>
            <w:commentRangeEnd w:id="235"/>
            <w:r>
              <w:rPr>
                <w:rStyle w:val="CommentReference"/>
              </w:rPr>
              <w:commentReference w:id="235"/>
            </w:r>
            <w:commentRangeEnd w:id="236"/>
            <w:r>
              <w:rPr>
                <w:rStyle w:val="CommentReference"/>
              </w:rPr>
              <w:commentReference w:id="236"/>
            </w:r>
            <w:r>
              <w:t xml:space="preserve">] </w:t>
            </w:r>
            <w:r w:rsidR="00C27E3A">
              <w:t xml:space="preserve">under </w:t>
            </w:r>
            <w:r>
              <w:t>Regime 2</w:t>
            </w:r>
          </w:p>
        </w:tc>
      </w:tr>
      <w:tr w:rsidR="009B03C6" w14:paraId="47A0BE39" w14:textId="77777777" w:rsidTr="00DB6987">
        <w:trPr>
          <w:trHeight w:val="20"/>
        </w:trPr>
        <w:tc>
          <w:tcPr>
            <w:tcW w:w="4780" w:type="dxa"/>
          </w:tcPr>
          <w:p w14:paraId="03E01272" w14:textId="2012CF7F" w:rsidR="009B03C6" w:rsidRDefault="009B03C6" w:rsidP="00BD69F5">
            <w:pPr>
              <w:pPrChange w:id="237" w:author="Punt, Andre (O&amp;A, Hobart)" w:date="2019-02-18T17:40:00Z">
                <w:pPr>
                  <w:spacing w:line="360" w:lineRule="auto"/>
                </w:pPr>
              </w:pPrChange>
            </w:pPr>
            <w:r>
              <w:t xml:space="preserve">Single, </w:t>
            </w:r>
            <w:del w:id="238" w:author="Punt, Andre (O&amp;A, Hobart)" w:date="2019-02-18T17:40:00Z">
              <w:r w:rsidDel="00BD69F5">
                <w:delText xml:space="preserve">symmetrical </w:delText>
              </w:r>
            </w:del>
            <w:r>
              <w:t xml:space="preserve">spatial break at </w:t>
            </w:r>
            <w:r w:rsidR="0099655D">
              <w:t>25</w:t>
            </w:r>
            <w:r>
              <w:t xml:space="preserve"> degrees with no overlap </w:t>
            </w:r>
            <w:r w:rsidR="00C27E3A">
              <w:t xml:space="preserve">and </w:t>
            </w:r>
            <w:r w:rsidR="00475733">
              <w:t>reduced</w:t>
            </w:r>
            <w:r w:rsidR="00C27E3A">
              <w:t xml:space="preserve"> contrast</w:t>
            </w:r>
          </w:p>
        </w:tc>
        <w:tc>
          <w:tcPr>
            <w:tcW w:w="4675" w:type="dxa"/>
          </w:tcPr>
          <w:p w14:paraId="463057AF" w14:textId="7CA70601" w:rsidR="009B03C6" w:rsidRDefault="009B03C6" w:rsidP="00BD69F5">
            <w:pPr>
              <w:pPrChange w:id="239" w:author="Punt, Andre (O&amp;A, Hobart)" w:date="2019-02-18T17:38:00Z">
                <w:pPr>
                  <w:spacing w:line="360" w:lineRule="auto"/>
                </w:pPr>
              </w:pPrChange>
            </w:pPr>
            <w:r>
              <w:t>Latitude ~ U[0,</w:t>
            </w:r>
            <w:r w:rsidR="00C27E3A">
              <w:t>25</w:t>
            </w:r>
            <w:r>
              <w:t xml:space="preserve">]  </w:t>
            </w:r>
            <w:r w:rsidR="00C27E3A">
              <w:t>under</w:t>
            </w:r>
            <w:r>
              <w:t xml:space="preserve"> growth Regime 1; Latitude ~ U[</w:t>
            </w:r>
            <w:r w:rsidR="00C27E3A">
              <w:t>25</w:t>
            </w:r>
            <w:r>
              <w:t xml:space="preserve">,50] </w:t>
            </w:r>
            <w:r w:rsidR="00C27E3A">
              <w:t xml:space="preserve">under </w:t>
            </w:r>
            <w:r>
              <w:t xml:space="preserve">Regime </w:t>
            </w:r>
            <w:r w:rsidR="00C27E3A">
              <w:t>3</w:t>
            </w:r>
          </w:p>
        </w:tc>
      </w:tr>
      <w:tr w:rsidR="009B03C6" w14:paraId="304F315C" w14:textId="77777777" w:rsidTr="00DB6987">
        <w:trPr>
          <w:trHeight w:val="20"/>
        </w:trPr>
        <w:tc>
          <w:tcPr>
            <w:tcW w:w="4780" w:type="dxa"/>
          </w:tcPr>
          <w:p w14:paraId="6E33CFA1" w14:textId="037ED803" w:rsidR="009B03C6" w:rsidRDefault="009B03C6" w:rsidP="00BD69F5">
            <w:pPr>
              <w:pPrChange w:id="240" w:author="Punt, Andre (O&amp;A, Hobart)" w:date="2019-02-18T17:38:00Z">
                <w:pPr>
                  <w:spacing w:line="360" w:lineRule="auto"/>
                </w:pPr>
              </w:pPrChange>
            </w:pPr>
            <w:r>
              <w:t>Single spatial break with some overlap</w:t>
            </w:r>
          </w:p>
        </w:tc>
        <w:tc>
          <w:tcPr>
            <w:tcW w:w="4675" w:type="dxa"/>
          </w:tcPr>
          <w:p w14:paraId="54B14920" w14:textId="21914DDE" w:rsidR="009B03C6" w:rsidRDefault="009B03C6" w:rsidP="00BD69F5">
            <w:pPr>
              <w:pPrChange w:id="241" w:author="Punt, Andre (O&amp;A, Hobart)" w:date="2019-02-18T17:38:00Z">
                <w:pPr>
                  <w:spacing w:line="360" w:lineRule="auto"/>
                </w:pPr>
              </w:pPrChange>
            </w:pPr>
            <w:r>
              <w:t xml:space="preserve">Latitude ~ U[0,25]  </w:t>
            </w:r>
            <w:r w:rsidR="00C27E3A">
              <w:t xml:space="preserve">under </w:t>
            </w:r>
            <w:r>
              <w:t xml:space="preserve">growth Regime 1; Latitude ~ U[20,50] </w:t>
            </w:r>
            <w:r w:rsidR="00C27E3A">
              <w:t xml:space="preserve">under </w:t>
            </w:r>
            <w:r>
              <w:t>Regime 2</w:t>
            </w:r>
          </w:p>
        </w:tc>
      </w:tr>
      <w:tr w:rsidR="009B03C6" w14:paraId="0542B305" w14:textId="77777777" w:rsidTr="00DB6987">
        <w:trPr>
          <w:trHeight w:val="20"/>
        </w:trPr>
        <w:tc>
          <w:tcPr>
            <w:tcW w:w="4780" w:type="dxa"/>
          </w:tcPr>
          <w:p w14:paraId="105B6171" w14:textId="117DDB1A" w:rsidR="009B03C6" w:rsidRDefault="009B03C6" w:rsidP="00BD69F5">
            <w:pPr>
              <w:pPrChange w:id="242" w:author="Punt, Andre (O&amp;A, Hobart)" w:date="2019-02-18T17:38:00Z">
                <w:pPr>
                  <w:spacing w:line="360" w:lineRule="auto"/>
                </w:pPr>
              </w:pPrChange>
            </w:pPr>
            <w:r>
              <w:t xml:space="preserve">Single spatial break at edge of range with no overlap </w:t>
            </w:r>
          </w:p>
        </w:tc>
        <w:tc>
          <w:tcPr>
            <w:tcW w:w="4675" w:type="dxa"/>
          </w:tcPr>
          <w:p w14:paraId="09EDDCF7" w14:textId="22A8D5C3" w:rsidR="009B03C6" w:rsidRDefault="009B03C6" w:rsidP="00BD69F5">
            <w:pPr>
              <w:pPrChange w:id="243" w:author="Punt, Andre (O&amp;A, Hobart)" w:date="2019-02-18T17:38:00Z">
                <w:pPr>
                  <w:spacing w:line="360" w:lineRule="auto"/>
                </w:pPr>
              </w:pPrChange>
            </w:pPr>
            <w:r>
              <w:t xml:space="preserve">Latitude ~ U[0,49]  </w:t>
            </w:r>
            <w:r w:rsidR="00C27E3A">
              <w:t xml:space="preserve">under </w:t>
            </w:r>
            <w:r>
              <w:t xml:space="preserve">growth Regime 1; Latitude ~ </w:t>
            </w:r>
            <w:commentRangeStart w:id="244"/>
            <w:commentRangeStart w:id="245"/>
            <w:r>
              <w:t>U[49,50</w:t>
            </w:r>
            <w:commentRangeEnd w:id="244"/>
            <w:r>
              <w:rPr>
                <w:rStyle w:val="CommentReference"/>
              </w:rPr>
              <w:commentReference w:id="244"/>
            </w:r>
            <w:commentRangeEnd w:id="245"/>
            <w:r>
              <w:rPr>
                <w:rStyle w:val="CommentReference"/>
              </w:rPr>
              <w:commentReference w:id="245"/>
            </w:r>
            <w:r>
              <w:t xml:space="preserve">] </w:t>
            </w:r>
            <w:r w:rsidR="00C27E3A">
              <w:t xml:space="preserve">under </w:t>
            </w:r>
            <w:r>
              <w:t>Regime 2</w:t>
            </w:r>
          </w:p>
        </w:tc>
      </w:tr>
    </w:tbl>
    <w:p w14:paraId="1990CF14" w14:textId="3C52CB12" w:rsidR="008B3D07" w:rsidRDefault="003640BA" w:rsidP="00BD69F5">
      <w:pPr>
        <w:pStyle w:val="Caption"/>
        <w:spacing w:before="240" w:after="0"/>
        <w:jc w:val="both"/>
        <w:pPrChange w:id="246" w:author="Punt, Andre (O&amp;A, Hobart)" w:date="2019-02-18T17:41:00Z">
          <w:pPr>
            <w:pStyle w:val="Caption"/>
            <w:spacing w:line="360" w:lineRule="auto"/>
          </w:pPr>
        </w:pPrChange>
      </w:pPr>
      <w:bookmarkStart w:id="247" w:name="_Ref872431"/>
      <w:bookmarkStart w:id="248" w:name="_Ref872422"/>
      <w:r>
        <w:t xml:space="preserve">Table </w:t>
      </w:r>
      <w:r w:rsidR="00B34995">
        <w:rPr>
          <w:noProof/>
        </w:rPr>
        <w:fldChar w:fldCharType="begin"/>
      </w:r>
      <w:r w:rsidR="00B34995">
        <w:rPr>
          <w:noProof/>
        </w:rPr>
        <w:instrText xml:space="preserve"> SEQ Table \* ARABIC </w:instrText>
      </w:r>
      <w:r w:rsidR="00B34995">
        <w:rPr>
          <w:noProof/>
        </w:rPr>
        <w:fldChar w:fldCharType="separate"/>
      </w:r>
      <w:r w:rsidR="000A4F0B">
        <w:rPr>
          <w:noProof/>
        </w:rPr>
        <w:t>1</w:t>
      </w:r>
      <w:r w:rsidR="00B34995">
        <w:rPr>
          <w:noProof/>
        </w:rPr>
        <w:fldChar w:fldCharType="end"/>
      </w:r>
      <w:bookmarkEnd w:id="247"/>
      <w:r>
        <w:t xml:space="preserve">. Summary of simulated datasets used to test </w:t>
      </w:r>
      <w:ins w:id="249" w:author="Punt, Andre (O&amp;A, Hobart)" w:date="2019-02-18T17:41:00Z">
        <w:r w:rsidR="00BD69F5">
          <w:t xml:space="preserve">the proposal </w:t>
        </w:r>
      </w:ins>
      <w:r>
        <w:t xml:space="preserve">method in presence/absence of </w:t>
      </w:r>
      <w:r w:rsidR="00F502D0">
        <w:t>spatial</w:t>
      </w:r>
      <w:r>
        <w:t xml:space="preserve">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r w:rsidR="0011113B" w:rsidRPr="00BD69F5">
        <w:rPr>
          <w:i/>
          <w:rPrChange w:id="250" w:author="Punt, Andre (O&amp;A, Hobart)" w:date="2019-02-18T17:41:00Z">
            <w:rPr/>
          </w:rPrChange>
        </w:rPr>
        <w:t>L</w:t>
      </w:r>
      <w:r w:rsidR="00E908CE">
        <w:rPr>
          <w:vertAlign w:val="subscript"/>
        </w:rPr>
        <w:t>∞</w:t>
      </w:r>
      <w:r w:rsidR="0011113B">
        <w:t xml:space="preserve"> = </w:t>
      </w:r>
      <w:commentRangeStart w:id="251"/>
      <w:r w:rsidR="009E361C">
        <w:t>220</w:t>
      </w:r>
      <w:commentRangeEnd w:id="251"/>
      <w:r w:rsidR="00BD69F5">
        <w:rPr>
          <w:rStyle w:val="CommentReference"/>
          <w:iCs w:val="0"/>
        </w:rPr>
        <w:commentReference w:id="251"/>
      </w:r>
      <w:r w:rsidR="009E361C">
        <w:t xml:space="preserve"> and </w:t>
      </w:r>
      <w:del w:id="252" w:author="Punt, Andre (O&amp;A, Hobart)" w:date="2019-02-18T17:38:00Z">
        <w:r w:rsidR="009E361C" w:rsidRPr="00BD69F5" w:rsidDel="00BD69F5">
          <w:rPr>
            <w:i/>
            <w:rPrChange w:id="253" w:author="Punt, Andre (O&amp;A, Hobart)" w:date="2019-02-18T17:38:00Z">
              <w:rPr/>
            </w:rPrChange>
          </w:rPr>
          <w:delText xml:space="preserve">K </w:delText>
        </w:r>
      </w:del>
      <w:ins w:id="254" w:author="Punt, Andre (O&amp;A, Hobart)" w:date="2019-02-18T17:38:00Z">
        <w:r w:rsidR="00BD69F5" w:rsidRPr="00BD69F5">
          <w:rPr>
            <w:i/>
            <w:rPrChange w:id="255" w:author="Punt, Andre (O&amp;A, Hobart)" w:date="2019-02-18T17:38:00Z">
              <w:rPr/>
            </w:rPrChange>
          </w:rPr>
          <w:t>k</w:t>
        </w:r>
        <w:r w:rsidR="00BD69F5">
          <w:t xml:space="preserve"> </w:t>
        </w:r>
      </w:ins>
      <w:r w:rsidR="009E361C">
        <w:t xml:space="preserve">= 0.258; </w:t>
      </w:r>
      <w:r w:rsidR="00E908CE">
        <w:t>In</w:t>
      </w:r>
      <w:r w:rsidR="00C27E3A">
        <w:t xml:space="preserve"> </w:t>
      </w:r>
      <w:r w:rsidR="009E361C">
        <w:t xml:space="preserve">Regime 2 </w:t>
      </w:r>
      <w:r w:rsidR="00E908CE" w:rsidRPr="00BD69F5">
        <w:rPr>
          <w:i/>
          <w:rPrChange w:id="256" w:author="Punt, Andre (O&amp;A, Hobart)" w:date="2019-02-18T17:41:00Z">
            <w:rPr/>
          </w:rPrChange>
        </w:rPr>
        <w:t>L</w:t>
      </w:r>
      <w:r w:rsidR="00E908CE">
        <w:rPr>
          <w:vertAlign w:val="subscript"/>
        </w:rPr>
        <w:t>∞</w:t>
      </w:r>
      <w:r w:rsidR="009E361C">
        <w:t xml:space="preserve">= </w:t>
      </w:r>
      <w:r w:rsidR="00054CB8">
        <w:t>3</w:t>
      </w:r>
      <w:r w:rsidR="009E361C">
        <w:t xml:space="preserve">50, </w:t>
      </w:r>
      <w:del w:id="257" w:author="Punt, Andre (O&amp;A, Hobart)" w:date="2019-02-18T17:41:00Z">
        <w:r w:rsidR="009E361C" w:rsidRPr="00BD69F5" w:rsidDel="00BD69F5">
          <w:rPr>
            <w:i/>
            <w:rPrChange w:id="258" w:author="Punt, Andre (O&amp;A, Hobart)" w:date="2019-02-18T17:41:00Z">
              <w:rPr/>
            </w:rPrChange>
          </w:rPr>
          <w:delText xml:space="preserve">K </w:delText>
        </w:r>
      </w:del>
      <w:ins w:id="259" w:author="Punt, Andre (O&amp;A, Hobart)" w:date="2019-02-18T17:41:00Z">
        <w:r w:rsidR="00BD69F5" w:rsidRPr="00BD69F5">
          <w:rPr>
            <w:i/>
            <w:rPrChange w:id="260" w:author="Punt, Andre (O&amp;A, Hobart)" w:date="2019-02-18T17:41:00Z">
              <w:rPr/>
            </w:rPrChange>
          </w:rPr>
          <w:t>k</w:t>
        </w:r>
        <w:r w:rsidR="00BD69F5">
          <w:t xml:space="preserve"> </w:t>
        </w:r>
      </w:ins>
      <w:r w:rsidR="009E361C">
        <w:t xml:space="preserve">= </w:t>
      </w:r>
      <w:r w:rsidR="00054CB8">
        <w:t>0.45</w:t>
      </w:r>
      <w:r w:rsidR="00C27E3A">
        <w:t xml:space="preserve">, and Regime 3 </w:t>
      </w:r>
      <w:r w:rsidR="00C27E3A" w:rsidRPr="00BD69F5">
        <w:rPr>
          <w:i/>
          <w:rPrChange w:id="261" w:author="Punt, Andre (O&amp;A, Hobart)" w:date="2019-02-18T17:41:00Z">
            <w:rPr/>
          </w:rPrChange>
        </w:rPr>
        <w:t>L</w:t>
      </w:r>
      <w:r w:rsidR="00C27E3A">
        <w:rPr>
          <w:vertAlign w:val="subscript"/>
        </w:rPr>
        <w:t>∞</w:t>
      </w:r>
      <w:r w:rsidR="00C27E3A">
        <w:t xml:space="preserve">= 250, </w:t>
      </w:r>
      <w:del w:id="262" w:author="Punt, Andre (O&amp;A, Hobart)" w:date="2019-02-18T17:41:00Z">
        <w:r w:rsidR="00C27E3A" w:rsidRPr="00BD69F5" w:rsidDel="00BD69F5">
          <w:rPr>
            <w:i/>
            <w:rPrChange w:id="263" w:author="Punt, Andre (O&amp;A, Hobart)" w:date="2019-02-18T17:41:00Z">
              <w:rPr/>
            </w:rPrChange>
          </w:rPr>
          <w:delText xml:space="preserve">K </w:delText>
        </w:r>
      </w:del>
      <w:ins w:id="264" w:author="Punt, Andre (O&amp;A, Hobart)" w:date="2019-02-18T17:41:00Z">
        <w:r w:rsidR="00BD69F5" w:rsidRPr="00BD69F5">
          <w:rPr>
            <w:i/>
            <w:rPrChange w:id="265" w:author="Punt, Andre (O&amp;A, Hobart)" w:date="2019-02-18T17:41:00Z">
              <w:rPr/>
            </w:rPrChange>
          </w:rPr>
          <w:t>k</w:t>
        </w:r>
        <w:r w:rsidR="00BD69F5">
          <w:t xml:space="preserve"> </w:t>
        </w:r>
      </w:ins>
      <w:r w:rsidR="00C27E3A">
        <w:t>= 0.3</w:t>
      </w:r>
      <w:r w:rsidR="00054CB8">
        <w:t>.</w:t>
      </w:r>
      <w:bookmarkEnd w:id="248"/>
      <w:r w:rsidR="00E908CE">
        <w:t xml:space="preserve"> </w:t>
      </w:r>
      <w:moveFromRangeStart w:id="266" w:author="Punt, Andre (O&amp;A, Hobart)" w:date="2019-02-18T17:42:00Z" w:name="move1404145"/>
      <w:moveFrom w:id="267" w:author="Punt, Andre (O&amp;A, Hobart)" w:date="2019-02-18T17:42:00Z">
        <w:r w:rsidR="00E908CE" w:rsidDel="00BD69F5">
          <w:t>See Appendix for full details of IBM.</w:t>
        </w:r>
      </w:moveFrom>
      <w:moveFromRangeEnd w:id="266"/>
    </w:p>
    <w:p w14:paraId="2D4FAEA5" w14:textId="1CFC1777" w:rsidR="00E424C1" w:rsidRPr="00E424C1" w:rsidRDefault="00E424C1" w:rsidP="00BD69F5">
      <w:pPr>
        <w:spacing w:before="240" w:after="0" w:line="240" w:lineRule="auto"/>
        <w:jc w:val="both"/>
        <w:pPrChange w:id="268" w:author="Punt, Andre (O&amp;A, Hobart)" w:date="2019-02-18T17:42:00Z">
          <w:pPr>
            <w:spacing w:line="360" w:lineRule="auto"/>
          </w:pPr>
        </w:pPrChange>
      </w:pPr>
      <w:commentRangeStart w:id="269"/>
      <w:r>
        <w:t xml:space="preserve">For each simulated dataset, we constructed a GAM </w:t>
      </w:r>
      <w:r w:rsidR="001240C1">
        <w:t>function as described above, utilized the method of finite differences to identify time periods and/or locations where growth was changing 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7145FD">
        <w:rPr>
          <w:b/>
        </w:rPr>
        <w:t xml:space="preserve"> </w:t>
      </w:r>
      <w:r w:rsidR="007145FD" w:rsidRPr="00027205">
        <w:t>and did not include zero</w:t>
      </w:r>
      <w:r w:rsidR="001240C1">
        <w:t xml:space="preserve">). The data were then re-aggregated to match the </w:t>
      </w:r>
      <w:r w:rsidR="00FD1CD3">
        <w:t xml:space="preserve">most frequently </w:t>
      </w:r>
      <w:r w:rsidR="001240C1">
        <w:t>identified spati</w:t>
      </w:r>
      <w:r w:rsidR="00FD1CD3">
        <w:t>al</w:t>
      </w:r>
      <w:r w:rsidR="001240C1">
        <w:t xml:space="preserve"> break point</w:t>
      </w:r>
      <w:r w:rsidR="00FD1CD3">
        <w:t xml:space="preserve"> for that dataset, and fit to a VGBF in TMB to provide estimated</w:t>
      </w:r>
      <w:r w:rsidR="001240C1">
        <w:t xml:space="preserve"> </w:t>
      </w:r>
      <w:r w:rsidR="00FD1CD3">
        <w:t xml:space="preserve">life history parameters </w:t>
      </w:r>
      <w:r w:rsidR="00027205">
        <w:t>L</w:t>
      </w:r>
      <w:r w:rsidR="00027205">
        <w:rPr>
          <w:vertAlign w:val="subscript"/>
        </w:rPr>
        <w:t xml:space="preserve">∞ </w:t>
      </w:r>
      <w:r w:rsidR="00FD1CD3">
        <w:t>and K.</w:t>
      </w:r>
      <w:commentRangeEnd w:id="269"/>
      <w:r w:rsidR="00BD69F5">
        <w:rPr>
          <w:rStyle w:val="CommentReference"/>
        </w:rPr>
        <w:commentReference w:id="269"/>
      </w:r>
    </w:p>
    <w:p w14:paraId="2A44C097" w14:textId="2C110E74" w:rsidR="00E05953" w:rsidRDefault="00E05953" w:rsidP="00BD69F5">
      <w:pPr>
        <w:pStyle w:val="Heading2"/>
        <w:spacing w:before="240" w:line="240" w:lineRule="auto"/>
        <w:rPr>
          <w:ins w:id="270" w:author="mkapur" w:date="2019-01-24T08:24:00Z"/>
        </w:rPr>
        <w:pPrChange w:id="271" w:author="Punt, Andre (O&amp;A, Hobart)" w:date="2019-02-18T17:42:00Z">
          <w:pPr>
            <w:pStyle w:val="Heading2"/>
            <w:spacing w:line="360" w:lineRule="auto"/>
          </w:pPr>
        </w:pPrChange>
      </w:pPr>
      <w:commentRangeStart w:id="272"/>
      <w:commentRangeStart w:id="273"/>
      <w:r>
        <w:t>Application to Northeast Pacific Sablefish</w:t>
      </w:r>
      <w:commentRangeEnd w:id="272"/>
      <w:r w:rsidR="00D965FB">
        <w:rPr>
          <w:rStyle w:val="CommentReference"/>
          <w:rFonts w:eastAsiaTheme="minorHAnsi"/>
          <w:i w:val="0"/>
        </w:rPr>
        <w:commentReference w:id="272"/>
      </w:r>
      <w:commentRangeEnd w:id="273"/>
      <w:r w:rsidR="00C27E3A">
        <w:t xml:space="preserve"> </w:t>
      </w:r>
      <w:r w:rsidR="00C27E3A" w:rsidRPr="00C27E3A">
        <w:rPr>
          <w:highlight w:val="yellow"/>
        </w:rPr>
        <w:t>not yet updated with new data</w:t>
      </w:r>
      <w:r w:rsidR="00C87B6A" w:rsidRPr="00C27E3A">
        <w:rPr>
          <w:rStyle w:val="CommentReference"/>
          <w:rFonts w:eastAsiaTheme="minorHAnsi"/>
          <w:i w:val="0"/>
          <w:highlight w:val="yellow"/>
        </w:rPr>
        <w:commentReference w:id="273"/>
      </w:r>
    </w:p>
    <w:p w14:paraId="19E38DC5" w14:textId="20752B0A" w:rsidR="00F3466B" w:rsidRDefault="00F3466B" w:rsidP="00BD69F5">
      <w:pPr>
        <w:spacing w:after="0" w:line="240" w:lineRule="auto"/>
        <w:jc w:val="both"/>
        <w:rPr>
          <w:ins w:id="274" w:author="mkapur" w:date="2019-01-24T08:48:00Z"/>
        </w:rPr>
        <w:pPrChange w:id="275" w:author="Punt, Andre (O&amp;A, Hobart)" w:date="2019-02-18T17:44:00Z">
          <w:pPr>
            <w:spacing w:line="360" w:lineRule="auto"/>
          </w:pPr>
        </w:pPrChange>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w:t>
      </w:r>
      <w:commentRangeStart w:id="276"/>
      <w:r w:rsidRPr="004906F5">
        <w:t>construction</w:t>
      </w:r>
      <w:commentRangeEnd w:id="276"/>
      <w:r w:rsidR="00BD69F5">
        <w:rPr>
          <w:rStyle w:val="CommentReference"/>
        </w:rPr>
        <w:commentReference w:id="276"/>
      </w:r>
      <w:r w:rsidRPr="004906F5">
        <w:t xml:space="preserve"> of a population dynamics model </w:t>
      </w:r>
      <w:r>
        <w:t>that</w:t>
      </w:r>
      <w:r w:rsidRPr="004906F5">
        <w:t xml:space="preserve"> represents the spatial heterogeneity of sablefish throughout their range</w:t>
      </w:r>
      <w:ins w:id="277" w:author="mkapur" w:date="2019-01-24T08:48:00Z">
        <w:r w:rsidR="007F7701">
          <w:t>.</w:t>
        </w:r>
      </w:ins>
    </w:p>
    <w:p w14:paraId="56698BB5" w14:textId="124DD610" w:rsidR="007F7701" w:rsidRPr="00175514" w:rsidRDefault="007F7701" w:rsidP="00BD69F5">
      <w:pPr>
        <w:spacing w:before="240" w:after="0" w:line="240" w:lineRule="auto"/>
        <w:jc w:val="both"/>
        <w:rPr>
          <w:i/>
        </w:rPr>
        <w:pPrChange w:id="278" w:author="Punt, Andre (O&amp;A, Hobart)" w:date="2019-02-18T17:45:00Z">
          <w:pPr>
            <w:spacing w:line="360" w:lineRule="auto"/>
            <w:jc w:val="both"/>
          </w:pPr>
        </w:pPrChange>
      </w:pPr>
      <w:r>
        <w:lastRenderedPageBreak/>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commentRangeStart w:id="279"/>
      <w:r>
        <w:fldChar w:fldCharType="begin"/>
      </w:r>
      <w:r>
        <w:instrText xml:space="preserve"> REF _Ref525720559 \h  \* MERGEFORMAT </w:instrText>
      </w:r>
      <w:r>
        <w:fldChar w:fldCharType="separate"/>
      </w:r>
      <w:r>
        <w:t xml:space="preserve">Table </w:t>
      </w:r>
      <w:r>
        <w:rPr>
          <w:noProof/>
        </w:rPr>
        <w:t>1</w:t>
      </w:r>
      <w:r>
        <w:fldChar w:fldCharType="end"/>
      </w:r>
      <w:commentRangeEnd w:id="279"/>
      <w:r w:rsidR="00BD69F5">
        <w:rPr>
          <w:rStyle w:val="CommentReference"/>
        </w:rPr>
        <w:commentReference w:id="279"/>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commentRangeStart w:id="280"/>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commentRangeEnd w:id="280"/>
      <w:r w:rsidR="00BD69F5">
        <w:rPr>
          <w:rStyle w:val="CommentReference"/>
        </w:rPr>
        <w:commentReference w:id="280"/>
      </w:r>
      <w:r w:rsidRPr="004906F5">
        <w:t>.</w:t>
      </w:r>
      <w:r>
        <w:t xml:space="preserve"> </w:t>
      </w:r>
    </w:p>
    <w:p w14:paraId="2A21809D" w14:textId="77777777" w:rsidR="007F7701" w:rsidRDefault="007F7701" w:rsidP="00BD69F5">
      <w:pPr>
        <w:spacing w:before="240" w:after="0" w:line="240" w:lineRule="auto"/>
        <w:jc w:val="both"/>
        <w:pPrChange w:id="281" w:author="Punt, Andre (O&amp;A, Hobart)" w:date="2019-02-18T17:46:00Z">
          <w:pPr>
            <w:spacing w:line="360" w:lineRule="auto"/>
          </w:pPr>
        </w:pPrChange>
      </w:pPr>
      <w:commentRangeStart w:id="282"/>
      <w:r>
        <w:t>Though a robust volume of survey data is available for this species for all management regions, researchers have not yet analyzed available length and age data for the entire sablefish range for evidence of spatial patterns.</w:t>
      </w:r>
      <w:commentRangeEnd w:id="282"/>
      <w:r w:rsidR="00BD69F5">
        <w:rPr>
          <w:rStyle w:val="CommentReference"/>
        </w:rPr>
        <w:commentReference w:id="282"/>
      </w:r>
      <w:r w:rsidRPr="004906F5">
        <w:t xml:space="preserve"> </w:t>
      </w:r>
    </w:p>
    <w:p w14:paraId="6A1C8EE7" w14:textId="372EFB8D" w:rsidR="00F13628" w:rsidRPr="00F13628" w:rsidRDefault="00971118" w:rsidP="00BD69F5">
      <w:pPr>
        <w:spacing w:before="240" w:after="0" w:line="240" w:lineRule="auto"/>
        <w:jc w:val="both"/>
        <w:pPrChange w:id="283" w:author="Punt, Andre (O&amp;A, Hobart)" w:date="2019-02-18T17:46:00Z">
          <w:pPr>
            <w:spacing w:line="360" w:lineRule="auto"/>
          </w:pPr>
        </w:pPrChange>
      </w:pPr>
      <w:r>
        <w:t xml:space="preserve">We obtained fishery-independent length and age data from the </w:t>
      </w:r>
      <w:r w:rsidR="00CB15E0">
        <w:t>Alaska S</w:t>
      </w:r>
      <w:commentRangeStart w:id="284"/>
      <w:r w:rsidR="00CB15E0">
        <w:t>ablefish Longline Survey</w:t>
      </w:r>
      <w:commentRangeEnd w:id="284"/>
      <w:r w:rsidR="00CB15E0">
        <w:rPr>
          <w:rStyle w:val="CommentReference"/>
        </w:rPr>
        <w:commentReference w:id="284"/>
      </w:r>
      <w:r w:rsidR="008F0D40">
        <w:rPr>
          <w:rStyle w:val="CommentReference"/>
        </w:rPr>
        <w:commentReference w:id="285"/>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286"/>
      <w:r w:rsidR="006A3AFF">
        <w:t>we randomly subsampled 8,</w:t>
      </w:r>
      <w:r w:rsidR="002E3E62">
        <w:t>239</w:t>
      </w:r>
      <w:r w:rsidR="006A3AFF">
        <w:t xml:space="preserve"> r</w:t>
      </w:r>
      <w:commentRangeStart w:id="287"/>
      <w:r w:rsidR="006A3AFF">
        <w:t>e</w:t>
      </w:r>
      <w:commentRangeEnd w:id="287"/>
      <w:r w:rsidR="00BD69F5">
        <w:rPr>
          <w:rStyle w:val="CommentReference"/>
        </w:rPr>
        <w:commentReference w:id="287"/>
      </w:r>
      <w:r w:rsidR="006A3AFF">
        <w:t>cords from each of the three management regions.</w:t>
      </w:r>
      <w:commentRangeEnd w:id="286"/>
      <w:r w:rsidR="00CB15E0">
        <w:rPr>
          <w:rStyle w:val="CommentReference"/>
        </w:rPr>
        <w:commentReference w:id="286"/>
      </w:r>
      <w:r w:rsidR="001C7EC3">
        <w:t xml:space="preserve"> </w:t>
      </w:r>
    </w:p>
    <w:p w14:paraId="62BEBFC1" w14:textId="4DCA6AAA" w:rsidR="001B21D9" w:rsidRDefault="00E05953" w:rsidP="00BD69F5">
      <w:pPr>
        <w:spacing w:before="240" w:after="0" w:line="240" w:lineRule="auto"/>
        <w:jc w:val="both"/>
        <w:pPrChange w:id="288" w:author="Punt, Andre (O&amp;A, Hobart)" w:date="2019-02-18T17:46:00Z">
          <w:pPr>
            <w:spacing w:line="360" w:lineRule="auto"/>
          </w:pPr>
        </w:pPrChange>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BD69F5">
      <w:pPr>
        <w:spacing w:before="240" w:after="0" w:line="240" w:lineRule="auto"/>
        <w:pPrChange w:id="289" w:author="Punt, Andre (O&amp;A, Hobart)" w:date="2019-02-18T17:46:00Z">
          <w:pPr>
            <w:spacing w:line="360" w:lineRule="auto"/>
          </w:pPr>
        </w:pPrChange>
      </w:pPr>
      <w:commentRangeStart w:id="290"/>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commentRangeEnd w:id="290"/>
      <w:r w:rsidR="00BD69F5">
        <w:rPr>
          <w:rStyle w:val="CommentReference"/>
        </w:rPr>
        <w:commentReference w:id="290"/>
      </w:r>
    </w:p>
    <w:p w14:paraId="2008B68E" w14:textId="2715CBB3" w:rsidR="003071B2" w:rsidRPr="004906F5" w:rsidRDefault="003071B2" w:rsidP="00BD69F5">
      <w:pPr>
        <w:spacing w:before="240" w:after="0" w:line="240" w:lineRule="auto"/>
        <w:jc w:val="both"/>
        <w:pPrChange w:id="291" w:author="Punt, Andre (O&amp;A, Hobart)" w:date="2019-02-18T17:47:00Z">
          <w:pPr>
            <w:spacing w:line="360" w:lineRule="auto"/>
          </w:pPr>
        </w:pPrChange>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w:t>
      </w:r>
      <w:commentRangeStart w:id="292"/>
      <w:r w:rsidRPr="004906F5">
        <w:rPr>
          <w:rFonts w:eastAsiaTheme="minorEastAsia"/>
        </w:rPr>
        <w:t>lognormally distributed with zero mean</w:t>
      </w:r>
      <w:commentRangeEnd w:id="292"/>
      <w:r w:rsidR="00BD69F5">
        <w:rPr>
          <w:rStyle w:val="CommentReference"/>
        </w:rPr>
        <w:commentReference w:id="292"/>
      </w:r>
      <w:r w:rsidRPr="004906F5">
        <w:rPr>
          <w:rFonts w:eastAsiaTheme="minorEastAsia"/>
        </w:rPr>
        <w:t xml:space="preserve">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49EB3BCB" w14:textId="7522DF5C" w:rsidR="001A1B0A" w:rsidRDefault="001A1B0A" w:rsidP="00BD69F5">
      <w:pPr>
        <w:pStyle w:val="Heading1"/>
        <w:keepNext/>
        <w:spacing w:before="240" w:after="0" w:line="240" w:lineRule="auto"/>
        <w:pPrChange w:id="293" w:author="Punt, Andre (O&amp;A, Hobart)" w:date="2019-02-18T17:48:00Z">
          <w:pPr>
            <w:pStyle w:val="Heading1"/>
            <w:spacing w:line="360" w:lineRule="auto"/>
          </w:pPr>
        </w:pPrChange>
      </w:pPr>
      <w:r w:rsidRPr="004906F5">
        <w:t>Results</w:t>
      </w:r>
    </w:p>
    <w:p w14:paraId="7B4434C2" w14:textId="2B5E7013" w:rsidR="00A837CD" w:rsidRDefault="00506E17" w:rsidP="00BD69F5">
      <w:pPr>
        <w:pStyle w:val="Heading2"/>
        <w:spacing w:before="0" w:line="240" w:lineRule="auto"/>
        <w:pPrChange w:id="294" w:author="Punt, Andre (O&amp;A, Hobart)" w:date="2019-02-18T17:48:00Z">
          <w:pPr>
            <w:pStyle w:val="Heading2"/>
            <w:spacing w:line="360" w:lineRule="auto"/>
          </w:pPr>
        </w:pPrChange>
      </w:pPr>
      <w:r>
        <w:t xml:space="preserve">Simulation </w:t>
      </w:r>
      <w:commentRangeStart w:id="295"/>
      <w:r>
        <w:t>Study</w:t>
      </w:r>
      <w:commentRangeEnd w:id="295"/>
      <w:r w:rsidR="00616824">
        <w:rPr>
          <w:rStyle w:val="CommentReference"/>
          <w:rFonts w:eastAsiaTheme="minorHAnsi"/>
          <w:i w:val="0"/>
        </w:rPr>
        <w:commentReference w:id="295"/>
      </w:r>
    </w:p>
    <w:p w14:paraId="60FE5002" w14:textId="07B5EFE7" w:rsidR="00DB2D68" w:rsidRDefault="00DB2D68" w:rsidP="00BD69F5">
      <w:pPr>
        <w:spacing w:after="0" w:line="240" w:lineRule="auto"/>
        <w:jc w:val="both"/>
        <w:pPrChange w:id="296" w:author="Punt, Andre (O&amp;A, Hobart)" w:date="2019-02-18T17:48:00Z">
          <w:pPr>
            <w:spacing w:line="360" w:lineRule="auto"/>
          </w:pPr>
        </w:pPrChange>
      </w:pPr>
      <w:r>
        <w:t xml:space="preserve">The simulation study demonstrated that the first-derivative method was able to detect the correct spatial breakpoint, and did so more frequently than erroneous locations. </w:t>
      </w:r>
      <w:r w:rsidR="00027205">
        <w:fldChar w:fldCharType="begin"/>
      </w:r>
      <w:r w:rsidR="00027205">
        <w:instrText xml:space="preserve"> REF _Ref880993 \h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most-frequently detected break point across 100 simulated datasets for each scenario (i.e. the mode). None of the three fixed break points (at </w:t>
      </w:r>
      <w:commentRangeStart w:id="297"/>
      <w:r>
        <w:t xml:space="preserve">25, 30, and 49 </w:t>
      </w:r>
      <w:commentRangeEnd w:id="297"/>
      <w:r w:rsidR="00616824">
        <w:rPr>
          <w:rStyle w:val="CommentReference"/>
        </w:rPr>
        <w:commentReference w:id="297"/>
      </w:r>
      <w:r>
        <w:t xml:space="preserve">degrees) were detected in more than </w:t>
      </w:r>
      <w:r w:rsidR="00B62684">
        <w:t>30</w:t>
      </w:r>
      <w:r>
        <w:t xml:space="preserve">% of simulations, but the correct break points did constitute the most frequently detected location. </w:t>
      </w:r>
      <w:r>
        <w:lastRenderedPageBreak/>
        <w:t xml:space="preserve">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80232F">
        <w:fldChar w:fldCharType="separate"/>
      </w:r>
      <w:r w:rsidR="0080232F">
        <w:t xml:space="preserve">Figure </w:t>
      </w:r>
      <w:r w:rsidR="0080232F">
        <w:rPr>
          <w:noProof/>
        </w:rPr>
        <w:t>1</w:t>
      </w:r>
      <w:r w:rsidR="0080232F">
        <w:fldChar w:fldCharType="end"/>
      </w:r>
      <w:r w:rsidR="0080232F">
        <w:t>, leftmost column)</w:t>
      </w:r>
      <w:r w:rsidR="00CA5BFA">
        <w:t>. Because the detection method c</w:t>
      </w:r>
      <w:commentRangeStart w:id="298"/>
      <w:r w:rsidR="00CA5BFA">
        <w:t>oerces breakpoint estimates</w:t>
      </w:r>
      <w:commentRangeEnd w:id="298"/>
      <w:r w:rsidR="00616824">
        <w:rPr>
          <w:rStyle w:val="CommentReference"/>
        </w:rPr>
        <w:commentReference w:id="298"/>
      </w:r>
      <w:r w:rsidR="00CA5BFA">
        <w:t xml:space="preserve"> to the nearest integer, it is likely this represents the ‘true’ midpoint of 22.5°.</w:t>
      </w:r>
      <w:r w:rsidR="0080232F">
        <w:t xml:space="preserve"> It correctly recognized zero break points in </w:t>
      </w:r>
      <w:r w:rsidR="000576D6">
        <w:t>84</w:t>
      </w:r>
      <w:r w:rsidR="0080232F">
        <w:t>% of simulated datasets without spatial structure.</w:t>
      </w:r>
    </w:p>
    <w:p w14:paraId="50071326" w14:textId="1BBCB4D4" w:rsidR="0080232F" w:rsidRPr="00DB2D68" w:rsidRDefault="0080232F" w:rsidP="00616824">
      <w:pPr>
        <w:spacing w:before="240" w:after="0" w:line="240" w:lineRule="auto"/>
        <w:jc w:val="both"/>
        <w:pPrChange w:id="299" w:author="Punt, Andre (O&amp;A, Hobart)" w:date="2019-02-18T17:50:00Z">
          <w:pPr>
            <w:spacing w:line="360" w:lineRule="auto"/>
          </w:pPr>
        </w:pPrChange>
      </w:pPr>
      <w:r>
        <w:t xml:space="preserve">After re-aggregation to the most commonly detected break point (which was universally the correct one), the estimated </w:t>
      </w:r>
      <w:commentRangeStart w:id="300"/>
      <w:r>
        <w:t>mean</w:t>
      </w:r>
      <w:commentRangeEnd w:id="300"/>
      <w:r w:rsidR="00616824">
        <w:rPr>
          <w:rStyle w:val="CommentReference"/>
        </w:rPr>
        <w:commentReference w:id="300"/>
      </w:r>
      <w:r>
        <w:t xml:space="preserve"> and confidence interval for both growth parameters overlapped with the </w:t>
      </w:r>
      <w:r w:rsidR="005A39D0">
        <w:t>values used to generate the dataset (</w:t>
      </w:r>
      <w:commentRangeStart w:id="301"/>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commentRangeEnd w:id="301"/>
      <w:r w:rsidR="00616824">
        <w:rPr>
          <w:rStyle w:val="CommentReference"/>
        </w:rPr>
        <w:commentReference w:id="301"/>
      </w:r>
      <w:r w:rsidR="005A39D0">
        <w:t>, central column). The predicted VBGF produced a visually good fit to the simulated data (</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2D152E">
            <w:pPr>
              <w:spacing w:line="276" w:lineRule="auto"/>
              <w:rPr>
                <w:b/>
              </w:rPr>
            </w:pPr>
            <w:r w:rsidRPr="00E11D94">
              <w:rPr>
                <w:b/>
              </w:rPr>
              <w:t>Scenario Description</w:t>
            </w:r>
          </w:p>
        </w:tc>
        <w:tc>
          <w:tcPr>
            <w:tcW w:w="3240" w:type="dxa"/>
          </w:tcPr>
          <w:p w14:paraId="513043A6" w14:textId="65EB6C71" w:rsidR="00506E17" w:rsidRPr="00E11D94" w:rsidRDefault="00506E17" w:rsidP="002D152E">
            <w:pPr>
              <w:spacing w:line="276" w:lineRule="auto"/>
              <w:rPr>
                <w:b/>
              </w:rPr>
            </w:pPr>
            <w:r>
              <w:rPr>
                <w:b/>
              </w:rPr>
              <w:t>True Break Points</w:t>
            </w:r>
          </w:p>
        </w:tc>
        <w:tc>
          <w:tcPr>
            <w:tcW w:w="2449" w:type="dxa"/>
          </w:tcPr>
          <w:p w14:paraId="43A02B25" w14:textId="52633669" w:rsidR="00506E17" w:rsidRPr="00E11D94" w:rsidRDefault="00CA2D51" w:rsidP="002D152E">
            <w:pPr>
              <w:spacing w:line="276" w:lineRule="auto"/>
              <w:rPr>
                <w:b/>
              </w:rPr>
            </w:pPr>
            <w:r>
              <w:rPr>
                <w:b/>
              </w:rPr>
              <w:t>Most commonly detected break (proportion)</w:t>
            </w:r>
          </w:p>
        </w:tc>
      </w:tr>
      <w:tr w:rsidR="00D02E61" w14:paraId="33E5B0CB" w14:textId="77777777" w:rsidTr="00506E17">
        <w:trPr>
          <w:trHeight w:val="20"/>
        </w:trPr>
        <w:tc>
          <w:tcPr>
            <w:tcW w:w="3775" w:type="dxa"/>
          </w:tcPr>
          <w:p w14:paraId="1836DBFD" w14:textId="2766D609" w:rsidR="00D02E61" w:rsidRDefault="00D02E61" w:rsidP="00D02E61">
            <w:pPr>
              <w:spacing w:line="276" w:lineRule="auto"/>
            </w:pPr>
            <w:r>
              <w:t>No spatial breaks</w:t>
            </w:r>
          </w:p>
        </w:tc>
        <w:tc>
          <w:tcPr>
            <w:tcW w:w="3240" w:type="dxa"/>
          </w:tcPr>
          <w:p w14:paraId="0BA22FB0" w14:textId="22E456C5" w:rsidR="00D02E61" w:rsidRDefault="00D02E61" w:rsidP="00D02E61">
            <w:pPr>
              <w:spacing w:line="276" w:lineRule="auto"/>
            </w:pPr>
            <w:commentRangeStart w:id="302"/>
            <w:r>
              <w:t>None</w:t>
            </w:r>
            <w:commentRangeEnd w:id="302"/>
            <w:r w:rsidR="00616824">
              <w:rPr>
                <w:rStyle w:val="CommentReference"/>
              </w:rPr>
              <w:commentReference w:id="302"/>
            </w:r>
          </w:p>
        </w:tc>
        <w:tc>
          <w:tcPr>
            <w:tcW w:w="2449" w:type="dxa"/>
          </w:tcPr>
          <w:p w14:paraId="680C1DF2" w14:textId="06E5FA16" w:rsidR="00D02E61" w:rsidRDefault="00D02E61" w:rsidP="00D02E61">
            <w:pPr>
              <w:spacing w:line="276" w:lineRule="auto"/>
            </w:pPr>
            <w:r>
              <w:t>None (0.84)</w:t>
            </w:r>
          </w:p>
        </w:tc>
      </w:tr>
      <w:tr w:rsidR="00D02E61" w14:paraId="5092645A" w14:textId="77777777" w:rsidTr="00506E17">
        <w:trPr>
          <w:trHeight w:val="20"/>
        </w:trPr>
        <w:tc>
          <w:tcPr>
            <w:tcW w:w="3775" w:type="dxa"/>
          </w:tcPr>
          <w:p w14:paraId="424F05FE" w14:textId="0BDBC6A6" w:rsidR="00D02E61" w:rsidRDefault="00D02E61" w:rsidP="00D02E61">
            <w:pPr>
              <w:spacing w:line="276" w:lineRule="auto"/>
            </w:pPr>
            <w:r>
              <w:t>Single, symmetrical spatial break in middle of range, with no overlap and strong contrast</w:t>
            </w:r>
          </w:p>
        </w:tc>
        <w:tc>
          <w:tcPr>
            <w:tcW w:w="3240" w:type="dxa"/>
          </w:tcPr>
          <w:p w14:paraId="6CA5AA2D" w14:textId="3B964B2F" w:rsidR="00D02E61" w:rsidRDefault="00D02E61" w:rsidP="00D02E61">
            <w:pPr>
              <w:spacing w:line="276" w:lineRule="auto"/>
            </w:pPr>
            <w:r>
              <w:t>25° Latitude</w:t>
            </w:r>
          </w:p>
        </w:tc>
        <w:tc>
          <w:tcPr>
            <w:tcW w:w="2449" w:type="dxa"/>
          </w:tcPr>
          <w:p w14:paraId="2A7E7670" w14:textId="48E6EC74" w:rsidR="00D02E61" w:rsidRDefault="00D02E61" w:rsidP="00D02E61">
            <w:pPr>
              <w:spacing w:line="276" w:lineRule="auto"/>
            </w:pPr>
            <w:r>
              <w:t>25° (0.24)</w:t>
            </w:r>
          </w:p>
        </w:tc>
      </w:tr>
      <w:tr w:rsidR="00D02E61" w14:paraId="6109DF2D" w14:textId="77777777" w:rsidTr="00506E17">
        <w:trPr>
          <w:trHeight w:val="20"/>
        </w:trPr>
        <w:tc>
          <w:tcPr>
            <w:tcW w:w="3775" w:type="dxa"/>
          </w:tcPr>
          <w:p w14:paraId="39068982" w14:textId="32350ED6" w:rsidR="00D02E61" w:rsidRDefault="00D02E61" w:rsidP="00616824">
            <w:pPr>
              <w:spacing w:line="276" w:lineRule="auto"/>
              <w:pPrChange w:id="303" w:author="Punt, Andre (O&amp;A, Hobart)" w:date="2019-02-18T17:51:00Z">
                <w:pPr>
                  <w:spacing w:line="276" w:lineRule="auto"/>
                </w:pPr>
              </w:pPrChange>
            </w:pPr>
            <w:r>
              <w:t>Single, symmetrical spatial break at 25</w:t>
            </w:r>
            <w:del w:id="304" w:author="Punt, Andre (O&amp;A, Hobart)" w:date="2019-02-18T17:51:00Z">
              <w:r w:rsidRPr="00616824" w:rsidDel="00616824">
                <w:rPr>
                  <w:vertAlign w:val="superscript"/>
                  <w:rPrChange w:id="305" w:author="Punt, Andre (O&amp;A, Hobart)" w:date="2019-02-18T17:51:00Z">
                    <w:rPr/>
                  </w:rPrChange>
                </w:rPr>
                <w:delText xml:space="preserve"> degrees</w:delText>
              </w:r>
            </w:del>
            <w:ins w:id="306" w:author="Punt, Andre (O&amp;A, Hobart)" w:date="2019-02-18T17:51:00Z">
              <w:r w:rsidR="00616824" w:rsidRPr="00616824">
                <w:rPr>
                  <w:vertAlign w:val="superscript"/>
                  <w:rPrChange w:id="307" w:author="Punt, Andre (O&amp;A, Hobart)" w:date="2019-02-18T17:51:00Z">
                    <w:rPr/>
                  </w:rPrChange>
                </w:rPr>
                <w:t>0</w:t>
              </w:r>
            </w:ins>
            <w:r>
              <w:t xml:space="preserve"> with no overlap and </w:t>
            </w:r>
            <w:r w:rsidR="00475733">
              <w:t xml:space="preserve">reduced </w:t>
            </w:r>
            <w:r>
              <w:t>contrast</w:t>
            </w:r>
          </w:p>
        </w:tc>
        <w:tc>
          <w:tcPr>
            <w:tcW w:w="3240" w:type="dxa"/>
          </w:tcPr>
          <w:p w14:paraId="4AD61CD6" w14:textId="43B4956B" w:rsidR="00D02E61" w:rsidRDefault="00D02E61" w:rsidP="00D02E61">
            <w:pPr>
              <w:spacing w:line="276" w:lineRule="auto"/>
            </w:pPr>
            <w:r>
              <w:t>25° Latitude</w:t>
            </w:r>
          </w:p>
        </w:tc>
        <w:tc>
          <w:tcPr>
            <w:tcW w:w="2449" w:type="dxa"/>
          </w:tcPr>
          <w:p w14:paraId="131D2B11" w14:textId="756816B9" w:rsidR="00D02E61" w:rsidRDefault="00D02E61" w:rsidP="00D02E61">
            <w:pPr>
              <w:spacing w:line="276" w:lineRule="auto"/>
            </w:pPr>
            <w:r>
              <w:t>25° (0.30)</w:t>
            </w:r>
          </w:p>
        </w:tc>
      </w:tr>
      <w:tr w:rsidR="00D02E61" w14:paraId="2B753EB3" w14:textId="77777777" w:rsidTr="00506E17">
        <w:trPr>
          <w:trHeight w:val="20"/>
        </w:trPr>
        <w:tc>
          <w:tcPr>
            <w:tcW w:w="3775" w:type="dxa"/>
          </w:tcPr>
          <w:p w14:paraId="2B6B473B" w14:textId="1ED002D9" w:rsidR="00D02E61" w:rsidRDefault="00D02E61" w:rsidP="00D02E61">
            <w:pPr>
              <w:spacing w:line="276" w:lineRule="auto"/>
            </w:pPr>
            <w:r>
              <w:t>Single spatial break with some overlap</w:t>
            </w:r>
          </w:p>
        </w:tc>
        <w:tc>
          <w:tcPr>
            <w:tcW w:w="3240" w:type="dxa"/>
          </w:tcPr>
          <w:p w14:paraId="4D987FCB" w14:textId="1A2AACAE" w:rsidR="00D02E61" w:rsidRDefault="00D02E61" w:rsidP="00D02E61">
            <w:pPr>
              <w:spacing w:line="276" w:lineRule="auto"/>
            </w:pPr>
            <w:r>
              <w:t>49° Latitude</w:t>
            </w:r>
          </w:p>
        </w:tc>
        <w:tc>
          <w:tcPr>
            <w:tcW w:w="2449" w:type="dxa"/>
          </w:tcPr>
          <w:p w14:paraId="6E6B7505" w14:textId="5A421CAA" w:rsidR="00D02E61" w:rsidRDefault="00D02E61" w:rsidP="00D02E61">
            <w:pPr>
              <w:spacing w:line="276" w:lineRule="auto"/>
            </w:pPr>
            <w:r>
              <w:t>49° (0.25); tied with 50°</w:t>
            </w:r>
          </w:p>
        </w:tc>
      </w:tr>
      <w:tr w:rsidR="00D02E61" w14:paraId="19C93B2C" w14:textId="77777777" w:rsidTr="00506E17">
        <w:trPr>
          <w:trHeight w:val="20"/>
        </w:trPr>
        <w:tc>
          <w:tcPr>
            <w:tcW w:w="3775" w:type="dxa"/>
          </w:tcPr>
          <w:p w14:paraId="1B20BD58" w14:textId="76A398B0" w:rsidR="00D02E61" w:rsidRDefault="00D02E61" w:rsidP="00D02E61">
            <w:pPr>
              <w:spacing w:line="276" w:lineRule="auto"/>
            </w:pPr>
            <w:r>
              <w:t xml:space="preserve">Single spatial break at edge of range with no overlap </w:t>
            </w:r>
          </w:p>
        </w:tc>
        <w:tc>
          <w:tcPr>
            <w:tcW w:w="3240" w:type="dxa"/>
          </w:tcPr>
          <w:p w14:paraId="520C9AFB" w14:textId="71B60AC4" w:rsidR="00D02E61" w:rsidRDefault="00D02E61" w:rsidP="00D02E61">
            <w:pPr>
              <w:spacing w:line="276" w:lineRule="auto"/>
            </w:pPr>
            <w:r>
              <w:t>Between 20° and 25° Latitude</w:t>
            </w:r>
          </w:p>
        </w:tc>
        <w:tc>
          <w:tcPr>
            <w:tcW w:w="2449" w:type="dxa"/>
          </w:tcPr>
          <w:p w14:paraId="48A269FF" w14:textId="5E645891" w:rsidR="00D02E61" w:rsidRDefault="00D02E61" w:rsidP="00D02E61">
            <w:pPr>
              <w:spacing w:line="276" w:lineRule="auto"/>
            </w:pPr>
            <w:r>
              <w:t>23° (0.38; 0.92 between 20° and 25°)</w:t>
            </w:r>
          </w:p>
        </w:tc>
      </w:tr>
    </w:tbl>
    <w:p w14:paraId="69485BD0" w14:textId="12D339AD" w:rsidR="000A4F0B" w:rsidRDefault="000A4F0B" w:rsidP="00616824">
      <w:pPr>
        <w:pStyle w:val="Caption"/>
        <w:spacing w:before="240" w:after="0"/>
        <w:jc w:val="both"/>
        <w:sectPr w:rsidR="000A4F0B">
          <w:footerReference w:type="default" r:id="rId10"/>
          <w:pgSz w:w="12240" w:h="15840"/>
          <w:pgMar w:top="1440" w:right="1440" w:bottom="1440" w:left="1440" w:header="720" w:footer="720" w:gutter="0"/>
          <w:cols w:space="720"/>
          <w:docGrid w:linePitch="360"/>
        </w:sectPr>
        <w:pPrChange w:id="308" w:author="Punt, Andre (O&amp;A, Hobart)" w:date="2019-02-18T17:51:00Z">
          <w:pPr>
            <w:pStyle w:val="Caption"/>
            <w:spacing w:line="360" w:lineRule="auto"/>
          </w:pPr>
        </w:pPrChange>
      </w:pPr>
      <w:bookmarkStart w:id="309" w:name="_Ref880993"/>
      <w:r>
        <w:t xml:space="preserve">Table </w:t>
      </w:r>
      <w:r w:rsidR="009308CB">
        <w:rPr>
          <w:noProof/>
        </w:rPr>
        <w:fldChar w:fldCharType="begin"/>
      </w:r>
      <w:r w:rsidR="009308CB">
        <w:rPr>
          <w:noProof/>
        </w:rPr>
        <w:instrText xml:space="preserve"> SEQ Table \* ARABIC </w:instrText>
      </w:r>
      <w:r w:rsidR="009308CB">
        <w:rPr>
          <w:noProof/>
        </w:rPr>
        <w:fldChar w:fldCharType="separate"/>
      </w:r>
      <w:r>
        <w:rPr>
          <w:noProof/>
        </w:rPr>
        <w:t>2</w:t>
      </w:r>
      <w:r w:rsidR="009308CB">
        <w:rPr>
          <w:noProof/>
        </w:rPr>
        <w:fldChar w:fldCharType="end"/>
      </w:r>
      <w:bookmarkEnd w:id="309"/>
      <w:r>
        <w:t xml:space="preserve">. Summary of true and most-frequently detected break points following GAM derivative analysis. For each scenario, the most-frequently identified break point is presented, with the proportion of 100 runs which detected this point in parentheses. The distribution of detected break points can be visualized in </w:t>
      </w:r>
      <w:r>
        <w:fldChar w:fldCharType="begin"/>
      </w:r>
      <w:r>
        <w:instrText xml:space="preserve"> REF _Ref872266 \h </w:instrText>
      </w:r>
      <w:r w:rsidR="00EB375F">
        <w:instrText xml:space="preserve"> \* MERGEFORMAT </w:instrText>
      </w:r>
      <w:r>
        <w:fldChar w:fldCharType="separate"/>
      </w:r>
      <w:r>
        <w:t xml:space="preserve">Figure </w:t>
      </w:r>
      <w:r>
        <w:rPr>
          <w:noProof/>
        </w:rPr>
        <w:t>1</w:t>
      </w:r>
      <w:r>
        <w:fldChar w:fldCharType="end"/>
      </w:r>
      <w:r>
        <w:t>.</w:t>
      </w:r>
    </w:p>
    <w:p w14:paraId="3BB99BA5" w14:textId="485D8757" w:rsidR="00506E17" w:rsidRDefault="00756B5F" w:rsidP="00EB375F">
      <w:pPr>
        <w:spacing w:line="360" w:lineRule="auto"/>
      </w:pPr>
      <w:r>
        <w:rPr>
          <w:noProof/>
          <w:lang w:val="en-AU" w:eastAsia="en-AU"/>
        </w:rPr>
        <w:lastRenderedPageBreak/>
        <w:drawing>
          <wp:inline distT="0" distB="0" distL="0" distR="0" wp14:anchorId="56B3E7DD" wp14:editId="269A24D6">
            <wp:extent cx="7906048" cy="511567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906048" cy="5115678"/>
                    </a:xfrm>
                    <a:prstGeom prst="rect">
                      <a:avLst/>
                    </a:prstGeom>
                    <a:noFill/>
                    <a:ln>
                      <a:noFill/>
                    </a:ln>
                  </pic:spPr>
                </pic:pic>
              </a:graphicData>
            </a:graphic>
          </wp:inline>
        </w:drawing>
      </w:r>
    </w:p>
    <w:p w14:paraId="01BBCCB5" w14:textId="1FAA67DF" w:rsidR="00756B5F" w:rsidRDefault="00D0002E" w:rsidP="00616824">
      <w:pPr>
        <w:pStyle w:val="Caption"/>
        <w:spacing w:after="0"/>
        <w:jc w:val="both"/>
        <w:sectPr w:rsidR="00756B5F" w:rsidSect="00756B5F">
          <w:pgSz w:w="15840" w:h="12240" w:orient="landscape"/>
          <w:pgMar w:top="1440" w:right="1440" w:bottom="1440" w:left="1440" w:header="720" w:footer="720" w:gutter="0"/>
          <w:cols w:space="720"/>
          <w:docGrid w:linePitch="360"/>
        </w:sectPr>
        <w:pPrChange w:id="310" w:author="Punt, Andre (O&amp;A, Hobart)" w:date="2019-02-18T17:52:00Z">
          <w:pPr>
            <w:pStyle w:val="Caption"/>
            <w:spacing w:line="360" w:lineRule="auto"/>
          </w:pPr>
        </w:pPrChange>
      </w:pPr>
      <w:bookmarkStart w:id="311" w:name="_Ref872266"/>
      <w:bookmarkStart w:id="312" w:name="_Ref872261"/>
      <w:r>
        <w:t xml:space="preserve">Figure </w:t>
      </w:r>
      <w:r w:rsidR="009308CB">
        <w:rPr>
          <w:noProof/>
        </w:rPr>
        <w:fldChar w:fldCharType="begin"/>
      </w:r>
      <w:r w:rsidR="009308CB">
        <w:rPr>
          <w:noProof/>
        </w:rPr>
        <w:instrText xml:space="preserve"> SEQ Figure \* ARABIC </w:instrText>
      </w:r>
      <w:r w:rsidR="009308CB">
        <w:rPr>
          <w:noProof/>
        </w:rPr>
        <w:fldChar w:fldCharType="separate"/>
      </w:r>
      <w:r>
        <w:rPr>
          <w:noProof/>
        </w:rPr>
        <w:t>1</w:t>
      </w:r>
      <w:r w:rsidR="009308CB">
        <w:rPr>
          <w:noProof/>
        </w:rPr>
        <w:fldChar w:fldCharType="end"/>
      </w:r>
      <w:bookmarkEnd w:id="311"/>
      <w:r>
        <w:t xml:space="preserve"> Results of simulation analysis. Each row corresponds to a tested scenario; left-hand panels show a frequency histogram of latitudinal break points identified </w:t>
      </w:r>
      <w:del w:id="313" w:author="Punt, Andre (O&amp;A, Hobart)" w:date="2019-02-18T17:53:00Z">
        <w:r w:rsidDel="00616824">
          <w:delText xml:space="preserve">via </w:delText>
        </w:r>
      </w:del>
      <w:ins w:id="314" w:author="Punt, Andre (O&amp;A, Hobart)" w:date="2019-02-18T17:53:00Z">
        <w:r w:rsidR="00616824">
          <w:t>using</w:t>
        </w:r>
        <w:r w:rsidR="00616824">
          <w:t xml:space="preserve"> </w:t>
        </w:r>
      </w:ins>
      <w:r>
        <w:t xml:space="preserve">the GAM </w:t>
      </w:r>
      <w:del w:id="315" w:author="Punt, Andre (O&amp;A, Hobart)" w:date="2019-02-18T17:53:00Z">
        <w:r w:rsidDel="00616824">
          <w:delText>analysis</w:delText>
        </w:r>
      </w:del>
      <w:ins w:id="316" w:author="Punt, Andre (O&amp;A, Hobart)" w:date="2019-02-18T17:53:00Z">
        <w:r w:rsidR="00616824">
          <w:t>method</w:t>
        </w:r>
        <w:r w:rsidR="00616824">
          <w:t>s</w:t>
        </w:r>
      </w:ins>
      <w:r>
        <w:t xml:space="preserve">, with vertical dashed </w:t>
      </w:r>
      <w:r w:rsidR="00B56DC4">
        <w:t xml:space="preserve">red </w:t>
      </w:r>
      <w:r>
        <w:t>lines indicating the underlying true break point.</w:t>
      </w:r>
      <w:r w:rsidR="0080232F">
        <w:t xml:space="preserve"> A break point of “NA” indicates that no break point was detected</w:t>
      </w:r>
      <w:r w:rsidR="00DB5769">
        <w:t>. Center</w:t>
      </w:r>
      <w:del w:id="317" w:author="Punt, Andre (O&amp;A, Hobart)" w:date="2019-02-18T17:57:00Z">
        <w:r w:rsidR="00DB5769" w:rsidDel="00616824">
          <w:delText>ed</w:delText>
        </w:r>
      </w:del>
      <w:r>
        <w:t xml:space="preserve"> panels (second columns) compare the original and fitted life </w:t>
      </w:r>
      <w:r>
        <w:lastRenderedPageBreak/>
        <w:t>history parameters (</w:t>
      </w:r>
      <w:r w:rsidRPr="00616824">
        <w:rPr>
          <w:i/>
          <w:rPrChange w:id="318" w:author="Punt, Andre (O&amp;A, Hobart)" w:date="2019-02-18T17:57:00Z">
            <w:rPr/>
          </w:rPrChange>
        </w:rPr>
        <w:t>L</w:t>
      </w:r>
      <w:r w:rsidR="002D152E">
        <w:rPr>
          <w:vertAlign w:val="subscript"/>
        </w:rPr>
        <w:t>∞</w:t>
      </w:r>
      <w:r>
        <w:t xml:space="preserve"> and </w:t>
      </w:r>
      <w:commentRangeStart w:id="319"/>
      <w:del w:id="320" w:author="Punt, Andre (O&amp;A, Hobart)" w:date="2019-02-18T17:57:00Z">
        <w:r w:rsidRPr="00132F6C" w:rsidDel="00616824">
          <w:rPr>
            <w:i/>
            <w:u w:val="single"/>
            <w:rPrChange w:id="321" w:author="Punt, Andre (O&amp;A, Hobart)" w:date="2019-02-18T17:59:00Z">
              <w:rPr/>
            </w:rPrChange>
          </w:rPr>
          <w:delText>K</w:delText>
        </w:r>
      </w:del>
      <w:ins w:id="322" w:author="Punt, Andre (O&amp;A, Hobart)" w:date="2019-02-18T17:57:00Z">
        <w:r w:rsidR="00616824" w:rsidRPr="00132F6C">
          <w:rPr>
            <w:i/>
            <w:u w:val="single"/>
            <w:rPrChange w:id="323" w:author="Punt, Andre (O&amp;A, Hobart)" w:date="2019-02-18T17:59:00Z">
              <w:rPr/>
            </w:rPrChange>
          </w:rPr>
          <w:t>k</w:t>
        </w:r>
        <w:commentRangeEnd w:id="319"/>
        <w:r w:rsidR="00616824" w:rsidRPr="00132F6C">
          <w:rPr>
            <w:rStyle w:val="CommentReference"/>
            <w:i/>
            <w:iCs w:val="0"/>
            <w:rPrChange w:id="324" w:author="Punt, Andre (O&amp;A, Hobart)" w:date="2019-02-18T17:59:00Z">
              <w:rPr>
                <w:rStyle w:val="CommentReference"/>
                <w:iCs w:val="0"/>
              </w:rPr>
            </w:rPrChange>
          </w:rPr>
          <w:commentReference w:id="319"/>
        </w:r>
      </w:ins>
      <w:r>
        <w:t xml:space="preserve">) used to generate the </w:t>
      </w:r>
      <w:r w:rsidR="00C34BB1">
        <w:t>data</w:t>
      </w:r>
      <w:r>
        <w:t xml:space="preserve"> and</w:t>
      </w:r>
      <w:r w:rsidR="00C34BB1">
        <w:t xml:space="preserve"> parameters</w:t>
      </w:r>
      <w:r>
        <w:t xml:space="preserve"> estimated </w:t>
      </w:r>
      <w:r w:rsidR="00320B89">
        <w:t xml:space="preserve">when the data were aggregated </w:t>
      </w:r>
      <w:r w:rsidR="009E402C">
        <w:t>at</w:t>
      </w:r>
      <w:r w:rsidR="00320B89">
        <w:t xml:space="preserve"> the</w:t>
      </w:r>
      <w:commentRangeStart w:id="325"/>
      <w:r w:rsidR="00320B89">
        <w:t xml:space="preserve"> most commonly </w:t>
      </w:r>
      <w:commentRangeEnd w:id="325"/>
      <w:r w:rsidR="00616824">
        <w:rPr>
          <w:rStyle w:val="CommentReference"/>
          <w:iCs w:val="0"/>
        </w:rPr>
        <w:commentReference w:id="325"/>
      </w:r>
      <w:r w:rsidR="00320B89">
        <w:t xml:space="preserve">observed break </w:t>
      </w:r>
      <w:r>
        <w:t>(black points). Error bars represent 95% confidence intervals</w:t>
      </w:r>
      <w:bookmarkEnd w:id="312"/>
      <w:r w:rsidR="00C34BB1">
        <w:t>. T</w:t>
      </w:r>
      <w:commentRangeStart w:id="326"/>
      <w:r w:rsidR="00C34BB1">
        <w:t xml:space="preserve">he rightmost panel displays the original data (red points) and </w:t>
      </w:r>
      <w:r w:rsidR="00E73552">
        <w:t>fitted VBGF</w:t>
      </w:r>
      <w:r w:rsidR="00C34BB1">
        <w:t xml:space="preserve"> (black lines).</w:t>
      </w:r>
      <w:commentRangeEnd w:id="326"/>
      <w:r w:rsidR="00132F6C">
        <w:rPr>
          <w:rStyle w:val="CommentReference"/>
          <w:iCs w:val="0"/>
        </w:rPr>
        <w:commentReference w:id="326"/>
      </w:r>
    </w:p>
    <w:p w14:paraId="6F75E876" w14:textId="0205883B" w:rsidR="00506E17" w:rsidRPr="00506E17" w:rsidRDefault="00506E17" w:rsidP="00132F6C">
      <w:pPr>
        <w:pStyle w:val="Heading2"/>
        <w:spacing w:before="240" w:line="240" w:lineRule="auto"/>
        <w:pPrChange w:id="327" w:author="Punt, Andre (O&amp;A, Hobart)" w:date="2019-02-18T18:00:00Z">
          <w:pPr>
            <w:pStyle w:val="Heading2"/>
            <w:spacing w:line="360" w:lineRule="auto"/>
          </w:pPr>
        </w:pPrChange>
      </w:pPr>
      <w:commentRangeStart w:id="328"/>
      <w:r>
        <w:lastRenderedPageBreak/>
        <w:t>Application to NE Pacific Sablefish</w:t>
      </w:r>
      <w:commentRangeEnd w:id="328"/>
      <w:r w:rsidR="00C87B6A">
        <w:rPr>
          <w:rStyle w:val="CommentReference"/>
          <w:rFonts w:eastAsiaTheme="minorHAnsi"/>
          <w:i w:val="0"/>
        </w:rPr>
        <w:commentReference w:id="328"/>
      </w:r>
    </w:p>
    <w:p w14:paraId="75CD30E1" w14:textId="52A93C16" w:rsidR="008936F5" w:rsidRPr="00A1303A" w:rsidRDefault="008936F5" w:rsidP="00132F6C">
      <w:pPr>
        <w:spacing w:after="0" w:line="240" w:lineRule="auto"/>
        <w:jc w:val="both"/>
        <w:pPrChange w:id="329" w:author="Punt, Andre (O&amp;A, Hobart)" w:date="2019-02-18T17:59:00Z">
          <w:pPr>
            <w:spacing w:line="360" w:lineRule="auto"/>
          </w:pPr>
        </w:pPrChange>
      </w:pPr>
      <w:r>
        <w:t xml:space="preserve">Our best-fit GAM produced a </w:t>
      </w:r>
      <w:commentRangeStart w:id="330"/>
      <w:r>
        <w:t>positive definite Hessian and converged after 10 iterations.</w:t>
      </w:r>
      <w:commentRangeEnd w:id="330"/>
      <w:r w:rsidR="00132F6C">
        <w:rPr>
          <w:rStyle w:val="CommentReference"/>
        </w:rPr>
        <w:commentReference w:id="330"/>
      </w:r>
      <w:r>
        <w:t xml:space="preserve"> It explained </w:t>
      </w:r>
      <w:commentRangeStart w:id="331"/>
      <w:r>
        <w:t>42.4% of deviance.</w:t>
      </w:r>
      <w:commentRangeEnd w:id="331"/>
      <w:r w:rsidR="00132F6C">
        <w:rPr>
          <w:rStyle w:val="CommentReference"/>
        </w:rPr>
        <w:commentReference w:id="331"/>
      </w:r>
      <w:r>
        <w:t xml:space="preserve"> </w:t>
      </w:r>
      <w:r w:rsidR="00A9532D">
        <w:t>The latitude smoother suggested a general</w:t>
      </w:r>
      <w:r w:rsidR="00981A9D">
        <w:t>ly</w:t>
      </w:r>
      <w:r w:rsidR="00A9532D">
        <w:t xml:space="preserve"> increasing cline</w:t>
      </w:r>
      <w:r w:rsidR="00981A9D">
        <w:t xml:space="preserve"> in </w:t>
      </w:r>
      <w:del w:id="332" w:author="Punt, Andre (O&amp;A, Hobart)" w:date="2019-02-18T18:00:00Z">
        <w:r w:rsidR="00981A9D" w:rsidDel="00132F6C">
          <w:delText xml:space="preserve">length </w:delText>
        </w:r>
      </w:del>
      <w:ins w:id="333" w:author="Punt, Andre (O&amp;A, Hobart)" w:date="2019-02-18T18:00:00Z">
        <w:r w:rsidR="00132F6C">
          <w:t>length</w:t>
        </w:r>
        <w:r w:rsidR="00132F6C">
          <w:t>-</w:t>
        </w:r>
      </w:ins>
      <w:del w:id="334" w:author="Punt, Andre (O&amp;A, Hobart)" w:date="2019-02-18T18:00:00Z">
        <w:r w:rsidR="00981A9D" w:rsidDel="00132F6C">
          <w:delText xml:space="preserve">at </w:delText>
        </w:r>
      </w:del>
      <w:ins w:id="335" w:author="Punt, Andre (O&amp;A, Hobart)" w:date="2019-02-18T18:00:00Z">
        <w:r w:rsidR="00132F6C">
          <w:t>at</w:t>
        </w:r>
        <w:r w:rsidR="00132F6C">
          <w:t>-</w:t>
        </w:r>
      </w:ins>
      <w:commentRangeStart w:id="336"/>
      <w:r w:rsidR="00981A9D">
        <w:t>age</w:t>
      </w:r>
      <w:commentRangeEnd w:id="336"/>
      <w:r w:rsidR="00132F6C">
        <w:rPr>
          <w:rStyle w:val="CommentReference"/>
        </w:rPr>
        <w:commentReference w:id="336"/>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w:t>
      </w:r>
      <w:commentRangeStart w:id="337"/>
      <w:r w:rsidR="00F315C8">
        <w:t>temporal smoother</w:t>
      </w:r>
      <w:commentRangeEnd w:id="337"/>
      <w:r w:rsidR="00132F6C">
        <w:rPr>
          <w:rStyle w:val="CommentReference"/>
        </w:rPr>
        <w:commentReference w:id="337"/>
      </w:r>
      <w:r w:rsidR="00F315C8">
        <w:t xml:space="preserve">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xml:space="preserve">, </w:t>
      </w:r>
      <w:proofErr w:type="gramStart"/>
      <w:r w:rsidR="00517735">
        <w:t>log(</w:t>
      </w:r>
      <w:proofErr w:type="gramEnd"/>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132F6C">
      <w:pPr>
        <w:pStyle w:val="Heading1"/>
        <w:spacing w:before="240" w:after="0" w:line="240" w:lineRule="auto"/>
        <w:pPrChange w:id="338" w:author="Punt, Andre (O&amp;A, Hobart)" w:date="2019-02-18T18:01:00Z">
          <w:pPr>
            <w:pStyle w:val="Heading1"/>
            <w:spacing w:line="360" w:lineRule="auto"/>
          </w:pPr>
        </w:pPrChange>
      </w:pPr>
      <w:commentRangeStart w:id="339"/>
      <w:r w:rsidRPr="004906F5">
        <w:t>Discussion</w:t>
      </w:r>
      <w:commentRangeEnd w:id="339"/>
      <w:r w:rsidR="00132F6C">
        <w:rPr>
          <w:rStyle w:val="CommentReference"/>
          <w:b w:val="0"/>
        </w:rPr>
        <w:commentReference w:id="339"/>
      </w:r>
    </w:p>
    <w:p w14:paraId="6D3E5CE5" w14:textId="67AD2B3A" w:rsidR="00D24852" w:rsidRPr="00992E9D" w:rsidDel="00132F6C" w:rsidRDefault="00D24852" w:rsidP="00132F6C">
      <w:pPr>
        <w:spacing w:after="0" w:line="240" w:lineRule="auto"/>
        <w:jc w:val="both"/>
        <w:rPr>
          <w:del w:id="340" w:author="Punt, Andre (O&amp;A, Hobart)" w:date="2019-02-18T18:03:00Z"/>
        </w:rPr>
        <w:sectPr w:rsidR="00D24852" w:rsidRPr="00992E9D" w:rsidDel="00132F6C">
          <w:pgSz w:w="12240" w:h="15840"/>
          <w:pgMar w:top="1440" w:right="1440" w:bottom="1440" w:left="1440" w:header="720" w:footer="720" w:gutter="0"/>
          <w:cols w:space="720"/>
          <w:docGrid w:linePitch="360"/>
        </w:sectPr>
        <w:pPrChange w:id="341" w:author="Punt, Andre (O&amp;A, Hobart)" w:date="2019-02-18T18:02:00Z">
          <w:pPr>
            <w:spacing w:line="360" w:lineRule="auto"/>
            <w:ind w:firstLine="360"/>
          </w:pPr>
        </w:pPrChange>
      </w:pPr>
      <w:r>
        <w:t xml:space="preserve">It is evident from this and </w:t>
      </w:r>
      <w:commentRangeStart w:id="342"/>
      <w:r>
        <w:t>previous wor</w:t>
      </w:r>
      <w:commentRangeEnd w:id="342"/>
      <w:r w:rsidR="00132F6C">
        <w:rPr>
          <w:rStyle w:val="CommentReference"/>
        </w:rPr>
        <w:commentReference w:id="342"/>
      </w:r>
      <w:r>
        <w:t xml:space="preserve">k that there is some level of variation in sablefish growth, whether in the growth rates themselves or the spatiotemporal scale at which </w:t>
      </w:r>
      <w:commentRangeStart w:id="343"/>
      <w:r>
        <w:t>growth anomalies occu</w:t>
      </w:r>
      <w:commentRangeEnd w:id="343"/>
      <w:r w:rsidR="00132F6C">
        <w:rPr>
          <w:rStyle w:val="CommentReference"/>
        </w:rPr>
        <w:commentReference w:id="343"/>
      </w:r>
      <w:r>
        <w:t>r.  Mis-specification of growth within stock assessment can</w:t>
      </w:r>
      <w:ins w:id="344" w:author="Punt, Andre (O&amp;A, Hobart)" w:date="2019-02-18T18:01:00Z">
        <w:r w:rsidR="00132F6C">
          <w:t xml:space="preserve"> lead to</w:t>
        </w:r>
      </w:ins>
      <w:r>
        <w:t xml:space="preserve"> </w:t>
      </w:r>
      <w:commentRangeStart w:id="345"/>
      <w:del w:id="346" w:author="Punt, Andre (O&amp;A, Hobart)" w:date="2019-02-18T18:01:00Z">
        <w:r w:rsidDel="00132F6C">
          <w:delText>overestimate</w:delText>
        </w:r>
      </w:del>
      <w:commentRangeEnd w:id="345"/>
      <w:ins w:id="347" w:author="Punt, Andre (O&amp;A, Hobart)" w:date="2019-02-18T18:01:00Z">
        <w:r w:rsidR="00132F6C">
          <w:t>overestimat</w:t>
        </w:r>
        <w:r w:rsidR="00132F6C">
          <w:t>ion of</w:t>
        </w:r>
      </w:ins>
      <w:r w:rsidR="00CB15E0">
        <w:rPr>
          <w:rStyle w:val="CommentReference"/>
        </w:rPr>
        <w:commentReference w:id="345"/>
      </w:r>
      <w:r>
        <w:t xml:space="preserve"> management quantities, particularly the estimate of stock depletion (</w:t>
      </w:r>
      <w:ins w:id="348" w:author="Punt, Andre (O&amp;A, Hobart)" w:date="2019-02-18T18:01:00Z">
        <w:r w:rsidR="00132F6C" w:rsidRPr="00132F6C">
          <w:rPr>
            <w:highlight w:val="yellow"/>
            <w:rPrChange w:id="349" w:author="Punt, Andre (O&amp;A, Hobart)" w:date="2019-02-18T18:02:00Z">
              <w:rPr/>
            </w:rPrChange>
          </w:rPr>
          <w:t>ref</w:t>
        </w:r>
      </w:ins>
      <w:del w:id="350" w:author="mkapur" w:date="2019-01-24T08:32:00Z">
        <w:r w:rsidDel="000D42C3">
          <w:delText>Stawitz et al., in prep</w:delText>
        </w:r>
      </w:del>
      <w:r>
        <w:t xml:space="preserve">). Correctly-specified growth </w:t>
      </w:r>
      <w:commentRangeStart w:id="351"/>
      <w:r>
        <w:t>variation</w:t>
      </w:r>
      <w:commentRangeEnd w:id="351"/>
      <w:r w:rsidR="00132F6C">
        <w:rPr>
          <w:rStyle w:val="CommentReference"/>
        </w:rPr>
        <w:commentReference w:id="351"/>
      </w:r>
      <w:r>
        <w:t xml:space="preserve"> in the estimation model can reduce uncertainty by correctly attributing process error to somatic g</w:t>
      </w:r>
      <w:commentRangeStart w:id="352"/>
      <w:r>
        <w:t>rowth anomalies</w:t>
      </w:r>
      <w:commentRangeEnd w:id="352"/>
      <w:r w:rsidR="00132F6C">
        <w:rPr>
          <w:rStyle w:val="CommentReference"/>
        </w:rPr>
        <w:commentReference w:id="352"/>
      </w:r>
      <w:r>
        <w:t xml:space="preserve">. The purpose of this study was to define the </w:t>
      </w:r>
      <w:r w:rsidR="00DC2699">
        <w:t>ideal</w:t>
      </w:r>
      <w:r>
        <w:t xml:space="preserve"> spatiotemporal scale </w:t>
      </w:r>
      <w:r w:rsidR="00DC2699">
        <w:t>at which to</w:t>
      </w:r>
      <w:r>
        <w:t xml:space="preserve"> structure growth for future use in a range-wide </w:t>
      </w:r>
      <w:commentRangeStart w:id="353"/>
      <w:r>
        <w:t>operating model</w:t>
      </w:r>
      <w:commentRangeEnd w:id="353"/>
      <w:r w:rsidR="00132F6C">
        <w:rPr>
          <w:rStyle w:val="CommentReference"/>
        </w:rPr>
        <w:commentReference w:id="353"/>
      </w:r>
      <w:r>
        <w:t xml:space="preserve"> of sablefish population dynamics</w:t>
      </w:r>
      <w:r w:rsidR="005A0B2F">
        <w:t>.</w:t>
      </w:r>
    </w:p>
    <w:p w14:paraId="79604734" w14:textId="77777777" w:rsidR="00132F6C" w:rsidRDefault="00132F6C" w:rsidP="00132F6C">
      <w:pPr>
        <w:spacing w:after="0" w:line="240" w:lineRule="auto"/>
        <w:jc w:val="both"/>
        <w:rPr>
          <w:ins w:id="354" w:author="Punt, Andre (O&amp;A, Hobart)" w:date="2019-02-18T18:03:00Z"/>
        </w:rPr>
        <w:pPrChange w:id="355" w:author="Punt, Andre (O&amp;A, Hobart)" w:date="2019-02-18T18:03:00Z">
          <w:pPr>
            <w:spacing w:line="360" w:lineRule="auto"/>
            <w:ind w:firstLine="360"/>
          </w:pPr>
        </w:pPrChange>
      </w:pPr>
    </w:p>
    <w:p w14:paraId="7D988EBF" w14:textId="77777777" w:rsidR="00132F6C" w:rsidRDefault="00132F6C" w:rsidP="00132F6C">
      <w:pPr>
        <w:spacing w:after="0" w:line="240" w:lineRule="auto"/>
        <w:jc w:val="both"/>
        <w:rPr>
          <w:ins w:id="356" w:author="Punt, Andre (O&amp;A, Hobart)" w:date="2019-02-18T18:03:00Z"/>
        </w:rPr>
        <w:pPrChange w:id="357" w:author="Punt, Andre (O&amp;A, Hobart)" w:date="2019-02-18T18:03:00Z">
          <w:pPr>
            <w:spacing w:line="360" w:lineRule="auto"/>
            <w:ind w:firstLine="360"/>
          </w:pPr>
        </w:pPrChange>
      </w:pPr>
    </w:p>
    <w:p w14:paraId="6E9068FB" w14:textId="69338CF6" w:rsidR="00992E9D" w:rsidRDefault="00EE0A9B" w:rsidP="00132F6C">
      <w:pPr>
        <w:spacing w:after="0" w:line="240" w:lineRule="auto"/>
        <w:jc w:val="both"/>
        <w:rPr>
          <w:b/>
        </w:rPr>
        <w:pPrChange w:id="358" w:author="Punt, Andre (O&amp;A, Hobart)" w:date="2019-02-18T18:03:00Z">
          <w:pPr>
            <w:spacing w:line="360" w:lineRule="auto"/>
            <w:ind w:firstLine="360"/>
          </w:pPr>
        </w:pPrChange>
      </w:pPr>
      <w:r>
        <w:t xml:space="preserve">Previous work with sablefish data has utilized an </w:t>
      </w:r>
      <w:r>
        <w:rPr>
          <w:i/>
        </w:rPr>
        <w:t>a priori</w:t>
      </w:r>
      <w:r>
        <w:t xml:space="preserve"> approach, wherein </w:t>
      </w:r>
      <w:commentRangeStart w:id="359"/>
      <w:r>
        <w:t>length data</w:t>
      </w:r>
      <w:commentRangeEnd w:id="359"/>
      <w:r w:rsidR="00F521CD">
        <w:rPr>
          <w:rStyle w:val="CommentReference"/>
        </w:rPr>
        <w:commentReference w:id="359"/>
      </w:r>
      <w:r>
        <w:t xml:space="preserve"> were aggregated into pre-hypothesized spatial zones and c</w:t>
      </w:r>
      <w:commentRangeStart w:id="360"/>
      <w:r>
        <w:t xml:space="preserve">ompared via </w:t>
      </w:r>
      <w:proofErr w:type="spellStart"/>
      <w:proofErr w:type="gramStart"/>
      <w:r>
        <w:t>Ak</w:t>
      </w:r>
      <w:commentRangeEnd w:id="360"/>
      <w:proofErr w:type="gramEnd"/>
      <w:r w:rsidR="00132F6C">
        <w:rPr>
          <w:rStyle w:val="CommentReference"/>
        </w:rPr>
        <w:commentReference w:id="360"/>
      </w:r>
      <w:r>
        <w:t>aike’s</w:t>
      </w:r>
      <w:proofErr w:type="spellEnd"/>
      <w:r>
        <w:t xml:space="preserve">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w:t>
      </w:r>
      <w:r w:rsidRPr="00132F6C">
        <w:rPr>
          <w:highlight w:val="yellow"/>
          <w:rPrChange w:id="361" w:author="Punt, Andre (O&amp;A, Hobart)" w:date="2019-02-18T18:03:00Z">
            <w:rPr/>
          </w:rPrChange>
        </w:rPr>
        <w:t>CC</w:t>
      </w:r>
      <w:r>
        <w:t xml:space="preserve"> analysis identified a statistically significant break in von Bertalanffy growth parameters for sablefish at approximately 30 degrees N, between </w:t>
      </w:r>
      <w:r w:rsidR="00707024">
        <w:t xml:space="preserve">Point </w:t>
      </w:r>
      <w:r>
        <w:t xml:space="preserve">Conception and Monterey, CA, with additional evidence for an increasing cline in </w:t>
      </w:r>
      <w:r w:rsidRPr="00132F6C">
        <w:rPr>
          <w:i/>
          <w:rPrChange w:id="362" w:author="Punt, Andre (O&amp;A, Hobart)" w:date="2019-02-18T18:03:00Z">
            <w:rPr/>
          </w:rPrChange>
        </w:rPr>
        <w:t>L</w:t>
      </w:r>
      <w:r w:rsidR="00707024">
        <w:rPr>
          <w:vertAlign w:val="subscript"/>
        </w:rPr>
        <w:t>∞</w:t>
      </w:r>
      <w:r>
        <w:t xml:space="preserve"> with increasing latitude. </w:t>
      </w:r>
      <w:r w:rsidR="00DB3C75">
        <w:t>That work</w:t>
      </w:r>
      <w:r w:rsidR="007A3BAC">
        <w:t xml:space="preserve"> also </w:t>
      </w:r>
      <w:del w:id="363" w:author="Punt, Andre (O&amp;A, Hobart)" w:date="2019-02-18T18:03:00Z">
        <w:r w:rsidR="007A3BAC" w:rsidDel="00132F6C">
          <w:delText>observed</w:delText>
        </w:r>
        <w:r w:rsidR="00DB3C75" w:rsidDel="00132F6C">
          <w:delText xml:space="preserve"> </w:delText>
        </w:r>
      </w:del>
      <w:ins w:id="364" w:author="Punt, Andre (O&amp;A, Hobart)" w:date="2019-02-18T18:03:00Z">
        <w:r w:rsidR="00132F6C">
          <w:t xml:space="preserve">found </w:t>
        </w:r>
      </w:ins>
      <w:commentRangeStart w:id="365"/>
      <w:r w:rsidR="00DB3C75">
        <w:t>an</w:t>
      </w:r>
      <w:commentRangeEnd w:id="365"/>
      <w:r w:rsidR="00132F6C">
        <w:rPr>
          <w:rStyle w:val="CommentReference"/>
        </w:rPr>
        <w:commentReference w:id="365"/>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ins w:id="366" w:author="." w:date="2019-02-05T20:57:00Z">
        <w:r w:rsidR="00F521CD">
          <w:t xml:space="preserve">be </w:t>
        </w:r>
      </w:ins>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occurring in </w:t>
      </w:r>
      <w:del w:id="367" w:author="." w:date="2019-02-05T20:57:00Z">
        <w:r w:rsidR="00212215" w:rsidDel="00F521CD">
          <w:delText xml:space="preserve">year </w:delText>
        </w:r>
      </w:del>
      <w:r w:rsidR="00212215">
        <w:t>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w:t>
      </w:r>
      <w:del w:id="368" w:author="." w:date="2019-02-05T20:58:00Z">
        <w:r w:rsidR="00CD03F1" w:rsidDel="00F521CD">
          <w:delText xml:space="preserve">it </w:delText>
        </w:r>
      </w:del>
      <w:r w:rsidR="00CD03F1">
        <w:t>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w:t>
      </w:r>
      <w:r w:rsidR="00F65EE9">
        <w:lastRenderedPageBreak/>
        <w:t xml:space="preserve">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EB375F">
      <w:pPr>
        <w:spacing w:line="360" w:lineRule="auto"/>
        <w:ind w:firstLine="360"/>
      </w:pPr>
      <w:r>
        <w:t xml:space="preserve">The consideration of </w:t>
      </w:r>
      <w:commentRangeStart w:id="369"/>
      <w:r>
        <w:t>temporal variation</w:t>
      </w:r>
      <w:commentRangeEnd w:id="369"/>
      <w:r w:rsidR="00132F6C">
        <w:rPr>
          <w:rStyle w:val="CommentReference"/>
        </w:rPr>
        <w:commentReference w:id="369"/>
      </w:r>
      <w:r>
        <w:t xml:space="preserve">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370"/>
      <w:r>
        <w:t xml:space="preserve">(M. </w:t>
      </w:r>
      <w:proofErr w:type="spellStart"/>
      <w:r>
        <w:t>Haltuch</w:t>
      </w:r>
      <w:proofErr w:type="spellEnd"/>
      <w:r>
        <w:t>, pers. comm.)</w:t>
      </w:r>
      <w:commentRangeEnd w:id="370"/>
      <w:r w:rsidR="00F521CD">
        <w:rPr>
          <w:rStyle w:val="CommentReference"/>
        </w:rPr>
        <w:commentReference w:id="370"/>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w:t>
      </w:r>
      <w:proofErr w:type="spellStart"/>
      <w:r w:rsidR="00247F68">
        <w:t>vectorized</w:t>
      </w:r>
      <w:proofErr w:type="spellEnd"/>
      <w:r w:rsidR="00247F68">
        <w:t xml:space="preserve">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EB375F">
      <w:pPr>
        <w:pStyle w:val="Heading1"/>
        <w:spacing w:line="360" w:lineRule="auto"/>
      </w:pPr>
      <w:r w:rsidRPr="004906F5">
        <w:lastRenderedPageBreak/>
        <w:t>Figures</w:t>
      </w:r>
    </w:p>
    <w:p w14:paraId="7768676F" w14:textId="76C41B26" w:rsidR="001424C8" w:rsidRPr="00A46BB7" w:rsidRDefault="00A46BB7" w:rsidP="00EB375F">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2</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EB375F">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EB375F">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25C3DE25"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3</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EB375F">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4068F7E" w:rsidR="00BF6D53" w:rsidRDefault="00A025ED" w:rsidP="00EB375F">
      <w:pPr>
        <w:pStyle w:val="Caption"/>
        <w:spacing w:line="360" w:lineRule="auto"/>
      </w:pPr>
      <w:bookmarkStart w:id="371"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4</w:t>
      </w:r>
      <w:r w:rsidR="00997CA2">
        <w:rPr>
          <w:noProof/>
        </w:rPr>
        <w:fldChar w:fldCharType="end"/>
      </w:r>
      <w:bookmarkEnd w:id="371"/>
      <w:r>
        <w:t xml:space="preserve">. </w:t>
      </w:r>
      <w:r w:rsidR="00C050D7">
        <w:t xml:space="preserve"> Plots of smoothers for </w:t>
      </w:r>
      <w:r w:rsidR="008936F5" w:rsidRPr="00132F6C">
        <w:rPr>
          <w:highlight w:val="yellow"/>
          <w:rPrChange w:id="372" w:author="Punt, Andre (O&amp;A, Hobart)" w:date="2019-02-18T18:05:00Z">
            <w:rPr/>
          </w:rPrChange>
        </w:rPr>
        <w:t>Year</w:t>
      </w:r>
      <w:r w:rsidR="008936F5">
        <w:t xml:space="preserve">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373"/>
      <w:r w:rsidR="00BC119C">
        <w:t>first derivative was outside of the 95</w:t>
      </w:r>
      <w:r w:rsidR="00BC119C" w:rsidRPr="00BC119C">
        <w:rPr>
          <w:vertAlign w:val="superscript"/>
        </w:rPr>
        <w:t>th</w:t>
      </w:r>
      <w:r w:rsidR="00BC119C">
        <w:t xml:space="preserve"> percentile of values in the dataset</w:t>
      </w:r>
      <w:commentRangeEnd w:id="373"/>
      <w:r w:rsidR="00C6606C">
        <w:rPr>
          <w:rStyle w:val="CommentReference"/>
          <w:iCs w:val="0"/>
        </w:rPr>
        <w:commentReference w:id="373"/>
      </w:r>
      <w:r w:rsidR="00BC119C">
        <w:t>.</w:t>
      </w:r>
    </w:p>
    <w:p w14:paraId="0B35D6F9" w14:textId="77777777" w:rsidR="00113A0A" w:rsidRDefault="00113A0A" w:rsidP="00EB375F">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2C565F61" w:rsidR="00F94063" w:rsidRDefault="00F94063" w:rsidP="00EB375F">
      <w:pPr>
        <w:pStyle w:val="Caption"/>
        <w:spacing w:line="360" w:lineRule="auto"/>
      </w:pPr>
      <w:bookmarkStart w:id="374"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5</w:t>
      </w:r>
      <w:r w:rsidR="00B8111C">
        <w:rPr>
          <w:noProof/>
        </w:rPr>
        <w:fldChar w:fldCharType="end"/>
      </w:r>
      <w:bookmarkEnd w:id="374"/>
      <w:r>
        <w:t xml:space="preserve">. Fits of von Bertalanffy growth function to data stratified at values determined using the derivative analysis of the GAM. Panels marked “early” are data obtained prior </w:t>
      </w:r>
      <w:r w:rsidR="00E3743B">
        <w:t xml:space="preserve">to </w:t>
      </w:r>
      <w:commentRangeStart w:id="375"/>
      <w:r w:rsidR="00E3743B">
        <w:t>2005</w:t>
      </w:r>
      <w:commentRangeEnd w:id="375"/>
      <w:r w:rsidR="00C6606C">
        <w:rPr>
          <w:rStyle w:val="CommentReference"/>
          <w:iCs w:val="0"/>
        </w:rPr>
        <w:commentReference w:id="375"/>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6F6BF652"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376"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6</w:t>
      </w:r>
      <w:r w:rsidR="00B8111C">
        <w:rPr>
          <w:noProof/>
        </w:rPr>
        <w:fldChar w:fldCharType="end"/>
      </w:r>
      <w:bookmarkEnd w:id="376"/>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12"/>
        <w:gridCol w:w="1485"/>
        <w:gridCol w:w="767"/>
        <w:gridCol w:w="767"/>
        <w:gridCol w:w="957"/>
        <w:gridCol w:w="836"/>
        <w:gridCol w:w="1200"/>
        <w:gridCol w:w="1201"/>
        <w:gridCol w:w="943"/>
        <w:gridCol w:w="943"/>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EB375F">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EB375F">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EB375F">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EB375F">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EB375F">
            <w:pPr>
              <w:pStyle w:val="Caption"/>
              <w:spacing w:line="360" w:lineRule="auto"/>
              <w:jc w:val="center"/>
              <w:rPr>
                <w:b/>
              </w:rPr>
            </w:pPr>
          </w:p>
        </w:tc>
        <w:tc>
          <w:tcPr>
            <w:tcW w:w="1492" w:type="dxa"/>
            <w:vMerge/>
            <w:vAlign w:val="center"/>
          </w:tcPr>
          <w:p w14:paraId="27D01F3D" w14:textId="77777777" w:rsidR="005937F2" w:rsidRPr="00D55A0E" w:rsidRDefault="005937F2" w:rsidP="00EB375F">
            <w:pPr>
              <w:pStyle w:val="Caption"/>
              <w:spacing w:line="360" w:lineRule="auto"/>
              <w:jc w:val="center"/>
              <w:rPr>
                <w:b/>
              </w:rPr>
            </w:pPr>
          </w:p>
        </w:tc>
        <w:tc>
          <w:tcPr>
            <w:tcW w:w="771" w:type="dxa"/>
            <w:vMerge w:val="restart"/>
            <w:vAlign w:val="center"/>
          </w:tcPr>
          <w:p w14:paraId="764B2F77" w14:textId="704D73F9" w:rsidR="005937F2" w:rsidRPr="00D55A0E" w:rsidRDefault="005937F2" w:rsidP="00EB375F">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EB375F">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EB375F">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EB375F">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EB375F">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EB375F">
            <w:pPr>
              <w:pStyle w:val="Caption"/>
              <w:spacing w:line="360" w:lineRule="auto"/>
              <w:jc w:val="center"/>
              <w:rPr>
                <w:b/>
              </w:rPr>
            </w:pPr>
          </w:p>
        </w:tc>
        <w:tc>
          <w:tcPr>
            <w:tcW w:w="1492" w:type="dxa"/>
            <w:vMerge/>
            <w:vAlign w:val="center"/>
          </w:tcPr>
          <w:p w14:paraId="1FB67CB3" w14:textId="77777777" w:rsidR="005937F2" w:rsidRPr="00D55A0E" w:rsidRDefault="005937F2" w:rsidP="00EB375F">
            <w:pPr>
              <w:pStyle w:val="Caption"/>
              <w:spacing w:line="360" w:lineRule="auto"/>
              <w:jc w:val="center"/>
              <w:rPr>
                <w:b/>
              </w:rPr>
            </w:pPr>
          </w:p>
        </w:tc>
        <w:tc>
          <w:tcPr>
            <w:tcW w:w="771" w:type="dxa"/>
            <w:vMerge/>
            <w:vAlign w:val="center"/>
          </w:tcPr>
          <w:p w14:paraId="36DA97C0" w14:textId="77777777" w:rsidR="005937F2" w:rsidRPr="00D55A0E" w:rsidRDefault="005937F2" w:rsidP="00EB375F">
            <w:pPr>
              <w:pStyle w:val="Caption"/>
              <w:spacing w:line="360" w:lineRule="auto"/>
              <w:jc w:val="center"/>
              <w:rPr>
                <w:b/>
              </w:rPr>
            </w:pPr>
          </w:p>
        </w:tc>
        <w:tc>
          <w:tcPr>
            <w:tcW w:w="771" w:type="dxa"/>
            <w:vMerge/>
            <w:vAlign w:val="center"/>
          </w:tcPr>
          <w:p w14:paraId="7AFC677B" w14:textId="77777777" w:rsidR="005937F2" w:rsidRPr="00D55A0E" w:rsidRDefault="005937F2" w:rsidP="00EB375F">
            <w:pPr>
              <w:pStyle w:val="Caption"/>
              <w:spacing w:line="360" w:lineRule="auto"/>
              <w:jc w:val="center"/>
              <w:rPr>
                <w:b/>
              </w:rPr>
            </w:pPr>
          </w:p>
        </w:tc>
        <w:tc>
          <w:tcPr>
            <w:tcW w:w="964" w:type="dxa"/>
            <w:vAlign w:val="center"/>
          </w:tcPr>
          <w:p w14:paraId="401AC581" w14:textId="77777777" w:rsidR="005937F2" w:rsidRPr="00D55A0E" w:rsidRDefault="005937F2" w:rsidP="00EB375F">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EB375F">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EB375F">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EB375F">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EB375F">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EB375F">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EB375F">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EB375F">
            <w:pPr>
              <w:pStyle w:val="Caption"/>
              <w:spacing w:line="360" w:lineRule="auto"/>
            </w:pPr>
            <w:r>
              <w:t>Trawl on chartered commercial fishing vessels</w:t>
            </w:r>
          </w:p>
        </w:tc>
        <w:tc>
          <w:tcPr>
            <w:tcW w:w="771" w:type="dxa"/>
            <w:vAlign w:val="center"/>
          </w:tcPr>
          <w:p w14:paraId="3D6E2501" w14:textId="7F761584" w:rsidR="005937F2" w:rsidRDefault="00311F47" w:rsidP="00EB375F">
            <w:pPr>
              <w:pStyle w:val="Caption"/>
              <w:spacing w:line="360" w:lineRule="auto"/>
            </w:pPr>
            <w:r>
              <w:t>4056</w:t>
            </w:r>
          </w:p>
        </w:tc>
        <w:tc>
          <w:tcPr>
            <w:tcW w:w="771" w:type="dxa"/>
            <w:vAlign w:val="center"/>
          </w:tcPr>
          <w:p w14:paraId="458E5CBF" w14:textId="280C6BAB" w:rsidR="005937F2" w:rsidRDefault="00311F47" w:rsidP="00EB375F">
            <w:pPr>
              <w:pStyle w:val="Caption"/>
              <w:spacing w:line="360" w:lineRule="auto"/>
            </w:pPr>
            <w:r>
              <w:t>4183</w:t>
            </w:r>
          </w:p>
        </w:tc>
        <w:tc>
          <w:tcPr>
            <w:tcW w:w="964" w:type="dxa"/>
            <w:vAlign w:val="center"/>
          </w:tcPr>
          <w:p w14:paraId="0188ECDF" w14:textId="2AF4476C" w:rsidR="005937F2" w:rsidRDefault="00287B91" w:rsidP="00EB375F">
            <w:pPr>
              <w:pStyle w:val="Caption"/>
              <w:spacing w:line="360" w:lineRule="auto"/>
            </w:pPr>
            <w:r>
              <w:t>57</w:t>
            </w:r>
          </w:p>
        </w:tc>
        <w:tc>
          <w:tcPr>
            <w:tcW w:w="837" w:type="dxa"/>
            <w:vAlign w:val="center"/>
          </w:tcPr>
          <w:p w14:paraId="7CF3E68C" w14:textId="38C04DE3" w:rsidR="005937F2" w:rsidRDefault="00287B91" w:rsidP="00EB375F">
            <w:pPr>
              <w:pStyle w:val="Caption"/>
              <w:spacing w:line="360" w:lineRule="auto"/>
            </w:pPr>
            <w:r>
              <w:t>64</w:t>
            </w:r>
          </w:p>
        </w:tc>
        <w:tc>
          <w:tcPr>
            <w:tcW w:w="1219" w:type="dxa"/>
            <w:vAlign w:val="center"/>
          </w:tcPr>
          <w:p w14:paraId="33E08A43" w14:textId="5680EBC4" w:rsidR="005937F2" w:rsidRDefault="006610ED" w:rsidP="00EB375F">
            <w:pPr>
              <w:pStyle w:val="Caption"/>
              <w:spacing w:line="360" w:lineRule="auto"/>
            </w:pPr>
            <w:r>
              <w:t>0.41</w:t>
            </w:r>
          </w:p>
        </w:tc>
        <w:tc>
          <w:tcPr>
            <w:tcW w:w="1220" w:type="dxa"/>
            <w:vAlign w:val="center"/>
          </w:tcPr>
          <w:p w14:paraId="48250607" w14:textId="4478DCB3" w:rsidR="005937F2" w:rsidRDefault="006610ED" w:rsidP="00EB375F">
            <w:pPr>
              <w:pStyle w:val="Caption"/>
              <w:spacing w:line="360" w:lineRule="auto"/>
            </w:pPr>
            <w:r>
              <w:t>0.32</w:t>
            </w:r>
          </w:p>
        </w:tc>
        <w:tc>
          <w:tcPr>
            <w:tcW w:w="876" w:type="dxa"/>
            <w:vAlign w:val="center"/>
          </w:tcPr>
          <w:p w14:paraId="4F6524A4" w14:textId="41B06C13" w:rsidR="005937F2" w:rsidRDefault="00287B91" w:rsidP="00EB375F">
            <w:pPr>
              <w:pStyle w:val="Caption"/>
              <w:spacing w:line="360" w:lineRule="auto"/>
            </w:pPr>
            <w:r>
              <w:t>0 (fixed)</w:t>
            </w:r>
          </w:p>
        </w:tc>
        <w:tc>
          <w:tcPr>
            <w:tcW w:w="876" w:type="dxa"/>
            <w:vAlign w:val="center"/>
          </w:tcPr>
          <w:p w14:paraId="763B8935" w14:textId="3D62B4F1" w:rsidR="005937F2" w:rsidRDefault="00287B91" w:rsidP="00EB375F">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EB375F">
            <w:pPr>
              <w:pStyle w:val="Caption"/>
              <w:spacing w:line="360" w:lineRule="auto"/>
            </w:pPr>
            <w:r w:rsidRPr="004906F5">
              <w:t>British Columbia</w:t>
            </w:r>
          </w:p>
        </w:tc>
        <w:tc>
          <w:tcPr>
            <w:tcW w:w="1492" w:type="dxa"/>
          </w:tcPr>
          <w:p w14:paraId="28A9AF85" w14:textId="73433AAB" w:rsidR="005937F2" w:rsidRDefault="00ED2D44" w:rsidP="00EB375F">
            <w:pPr>
              <w:pStyle w:val="Caption"/>
              <w:spacing w:line="360" w:lineRule="auto"/>
            </w:pPr>
            <w:r>
              <w:t>Stratified trap survey</w:t>
            </w:r>
          </w:p>
        </w:tc>
        <w:tc>
          <w:tcPr>
            <w:tcW w:w="771" w:type="dxa"/>
            <w:vAlign w:val="center"/>
          </w:tcPr>
          <w:p w14:paraId="10BF5637" w14:textId="285B015A" w:rsidR="005937F2" w:rsidRDefault="00377CE3" w:rsidP="00EB375F">
            <w:pPr>
              <w:pStyle w:val="Caption"/>
              <w:spacing w:line="360" w:lineRule="auto"/>
            </w:pPr>
            <w:r>
              <w:t>3725</w:t>
            </w:r>
          </w:p>
        </w:tc>
        <w:tc>
          <w:tcPr>
            <w:tcW w:w="771" w:type="dxa"/>
            <w:vAlign w:val="center"/>
          </w:tcPr>
          <w:p w14:paraId="175B27BE" w14:textId="5E5C2BE2" w:rsidR="005937F2" w:rsidRDefault="00377CE3" w:rsidP="00EB375F">
            <w:pPr>
              <w:pStyle w:val="Caption"/>
              <w:spacing w:line="360" w:lineRule="auto"/>
            </w:pPr>
            <w:r>
              <w:t>4514</w:t>
            </w:r>
          </w:p>
        </w:tc>
        <w:tc>
          <w:tcPr>
            <w:tcW w:w="964" w:type="dxa"/>
            <w:vAlign w:val="center"/>
          </w:tcPr>
          <w:p w14:paraId="1F105A80" w14:textId="1D54B6D4" w:rsidR="005937F2" w:rsidRDefault="005937F2" w:rsidP="00EB375F">
            <w:pPr>
              <w:pStyle w:val="Caption"/>
              <w:spacing w:line="360" w:lineRule="auto"/>
            </w:pPr>
            <w:r>
              <w:t>68.99</w:t>
            </w:r>
          </w:p>
        </w:tc>
        <w:tc>
          <w:tcPr>
            <w:tcW w:w="837" w:type="dxa"/>
            <w:vAlign w:val="center"/>
          </w:tcPr>
          <w:p w14:paraId="516C9600" w14:textId="0ACFD923" w:rsidR="005937F2" w:rsidRDefault="005937F2" w:rsidP="00EB375F">
            <w:pPr>
              <w:pStyle w:val="Caption"/>
              <w:spacing w:line="360" w:lineRule="auto"/>
            </w:pPr>
            <w:r>
              <w:t>72.00</w:t>
            </w:r>
          </w:p>
        </w:tc>
        <w:tc>
          <w:tcPr>
            <w:tcW w:w="1219" w:type="dxa"/>
            <w:vAlign w:val="center"/>
          </w:tcPr>
          <w:p w14:paraId="4DC34C00" w14:textId="7E591EEA" w:rsidR="005937F2" w:rsidRDefault="005937F2" w:rsidP="00EB375F">
            <w:pPr>
              <w:pStyle w:val="Caption"/>
              <w:spacing w:line="360" w:lineRule="auto"/>
            </w:pPr>
            <w:r>
              <w:t>0.29</w:t>
            </w:r>
          </w:p>
        </w:tc>
        <w:tc>
          <w:tcPr>
            <w:tcW w:w="1220" w:type="dxa"/>
            <w:vAlign w:val="center"/>
          </w:tcPr>
          <w:p w14:paraId="58477936" w14:textId="42302611" w:rsidR="005937F2" w:rsidRDefault="005937F2" w:rsidP="00EB375F">
            <w:pPr>
              <w:pStyle w:val="Caption"/>
              <w:spacing w:line="360" w:lineRule="auto"/>
            </w:pPr>
            <w:r>
              <w:t>0.25</w:t>
            </w:r>
          </w:p>
        </w:tc>
        <w:tc>
          <w:tcPr>
            <w:tcW w:w="876" w:type="dxa"/>
            <w:vAlign w:val="center"/>
          </w:tcPr>
          <w:p w14:paraId="4901E4F5" w14:textId="5286A1C8" w:rsidR="005937F2" w:rsidRDefault="005937F2" w:rsidP="00EB375F">
            <w:pPr>
              <w:pStyle w:val="Caption"/>
              <w:spacing w:line="360" w:lineRule="auto"/>
            </w:pPr>
            <w:r>
              <w:t>32.50</w:t>
            </w:r>
          </w:p>
        </w:tc>
        <w:tc>
          <w:tcPr>
            <w:tcW w:w="876" w:type="dxa"/>
            <w:vAlign w:val="center"/>
          </w:tcPr>
          <w:p w14:paraId="68B96AC3" w14:textId="4DE6A703" w:rsidR="005937F2" w:rsidRDefault="005937F2" w:rsidP="00EB375F">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EB375F">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EB375F">
            <w:pPr>
              <w:pStyle w:val="Caption"/>
              <w:spacing w:line="360" w:lineRule="auto"/>
            </w:pPr>
            <w:r>
              <w:t>Longline on chartered commercial fishing vessels</w:t>
            </w:r>
          </w:p>
        </w:tc>
        <w:tc>
          <w:tcPr>
            <w:tcW w:w="771" w:type="dxa"/>
            <w:vAlign w:val="center"/>
          </w:tcPr>
          <w:p w14:paraId="09E50145" w14:textId="00071CCD" w:rsidR="005937F2" w:rsidRDefault="00377CE3" w:rsidP="00EB375F">
            <w:pPr>
              <w:pStyle w:val="Caption"/>
              <w:spacing w:line="360" w:lineRule="auto"/>
            </w:pPr>
            <w:r>
              <w:t>3531</w:t>
            </w:r>
          </w:p>
        </w:tc>
        <w:tc>
          <w:tcPr>
            <w:tcW w:w="771" w:type="dxa"/>
            <w:vAlign w:val="center"/>
          </w:tcPr>
          <w:p w14:paraId="316E7687" w14:textId="1BD70FB3" w:rsidR="005937F2" w:rsidRDefault="00377CE3" w:rsidP="00EB375F">
            <w:pPr>
              <w:pStyle w:val="Caption"/>
              <w:spacing w:line="360" w:lineRule="auto"/>
            </w:pPr>
            <w:r>
              <w:t>4551</w:t>
            </w:r>
          </w:p>
        </w:tc>
        <w:tc>
          <w:tcPr>
            <w:tcW w:w="964" w:type="dxa"/>
            <w:vAlign w:val="center"/>
          </w:tcPr>
          <w:p w14:paraId="51A0515A" w14:textId="43434E72" w:rsidR="005937F2" w:rsidRDefault="00E2026F" w:rsidP="00EB375F">
            <w:pPr>
              <w:pStyle w:val="Caption"/>
              <w:spacing w:line="360" w:lineRule="auto"/>
            </w:pPr>
            <w:r>
              <w:t>*</w:t>
            </w:r>
            <w:r w:rsidR="005937F2">
              <w:t>67.8</w:t>
            </w:r>
          </w:p>
          <w:p w14:paraId="75C5F74D" w14:textId="5CA8A324" w:rsidR="00E2026F" w:rsidRPr="00E2026F" w:rsidRDefault="00E2026F" w:rsidP="00EB375F">
            <w:pPr>
              <w:spacing w:line="360" w:lineRule="auto"/>
            </w:pPr>
            <w:r>
              <w:t>⁑65.3</w:t>
            </w:r>
          </w:p>
        </w:tc>
        <w:tc>
          <w:tcPr>
            <w:tcW w:w="837" w:type="dxa"/>
            <w:vAlign w:val="center"/>
          </w:tcPr>
          <w:p w14:paraId="0721E340" w14:textId="082547A8" w:rsidR="005937F2" w:rsidRDefault="00E2026F" w:rsidP="00EB375F">
            <w:pPr>
              <w:pStyle w:val="Caption"/>
              <w:spacing w:line="360" w:lineRule="auto"/>
            </w:pPr>
            <w:r>
              <w:t>*</w:t>
            </w:r>
            <w:r w:rsidR="005937F2">
              <w:t>80.2</w:t>
            </w:r>
          </w:p>
          <w:p w14:paraId="46AD3225" w14:textId="7844AA87" w:rsidR="00E2026F" w:rsidRPr="00E2026F" w:rsidRDefault="00E2026F" w:rsidP="00EB375F">
            <w:pPr>
              <w:spacing w:line="360" w:lineRule="auto"/>
            </w:pPr>
            <w:r>
              <w:t>⁑75.6</w:t>
            </w:r>
          </w:p>
        </w:tc>
        <w:tc>
          <w:tcPr>
            <w:tcW w:w="1219" w:type="dxa"/>
            <w:vAlign w:val="center"/>
          </w:tcPr>
          <w:p w14:paraId="5B4A8091" w14:textId="77777777" w:rsidR="005937F2" w:rsidRDefault="00E2026F" w:rsidP="00EB375F">
            <w:pPr>
              <w:pStyle w:val="Caption"/>
              <w:spacing w:line="360" w:lineRule="auto"/>
            </w:pPr>
            <w:r>
              <w:t>*</w:t>
            </w:r>
            <w:r w:rsidR="005937F2">
              <w:t>0.29</w:t>
            </w:r>
          </w:p>
          <w:p w14:paraId="7D6981F1" w14:textId="20393E04" w:rsidR="00E2026F" w:rsidRPr="00E2026F" w:rsidRDefault="00E2026F" w:rsidP="00EB375F">
            <w:pPr>
              <w:spacing w:line="360" w:lineRule="auto"/>
            </w:pPr>
            <w:r>
              <w:t>⁑0.28</w:t>
            </w:r>
          </w:p>
        </w:tc>
        <w:tc>
          <w:tcPr>
            <w:tcW w:w="1220" w:type="dxa"/>
            <w:vAlign w:val="center"/>
          </w:tcPr>
          <w:p w14:paraId="3F4049DE" w14:textId="77777777" w:rsidR="005937F2" w:rsidRDefault="00E2026F" w:rsidP="00EB375F">
            <w:pPr>
              <w:pStyle w:val="Caption"/>
              <w:spacing w:line="360" w:lineRule="auto"/>
            </w:pPr>
            <w:r>
              <w:t>*</w:t>
            </w:r>
            <w:r w:rsidR="005937F2">
              <w:t>0.22</w:t>
            </w:r>
          </w:p>
          <w:p w14:paraId="53AAE5D9" w14:textId="18E0C978" w:rsidR="00E2026F" w:rsidRPr="00E2026F" w:rsidRDefault="00E2026F" w:rsidP="00EB375F">
            <w:pPr>
              <w:spacing w:line="360" w:lineRule="auto"/>
            </w:pPr>
            <w:r>
              <w:t>⁑0.21</w:t>
            </w:r>
          </w:p>
        </w:tc>
        <w:tc>
          <w:tcPr>
            <w:tcW w:w="876" w:type="dxa"/>
            <w:vAlign w:val="center"/>
          </w:tcPr>
          <w:p w14:paraId="5E4093DE" w14:textId="46029947" w:rsidR="00E2026F" w:rsidRPr="00E2026F" w:rsidRDefault="00E2026F" w:rsidP="00EB375F">
            <w:pPr>
              <w:pStyle w:val="Caption"/>
              <w:spacing w:line="360" w:lineRule="auto"/>
            </w:pPr>
            <w:r>
              <w:t>*⁑</w:t>
            </w:r>
            <w:r w:rsidR="005937F2">
              <w:t>2.27</w:t>
            </w:r>
          </w:p>
        </w:tc>
        <w:tc>
          <w:tcPr>
            <w:tcW w:w="876" w:type="dxa"/>
            <w:vAlign w:val="center"/>
          </w:tcPr>
          <w:p w14:paraId="6E7583E9" w14:textId="537526BC" w:rsidR="005937F2" w:rsidRDefault="00E2026F" w:rsidP="00EB375F">
            <w:pPr>
              <w:pStyle w:val="Caption"/>
              <w:spacing w:line="360" w:lineRule="auto"/>
            </w:pPr>
            <w:r>
              <w:t>*⁑</w:t>
            </w:r>
            <w:r w:rsidR="005937F2">
              <w:t>1.95</w:t>
            </w:r>
          </w:p>
        </w:tc>
      </w:tr>
    </w:tbl>
    <w:p w14:paraId="23D13186" w14:textId="33021994" w:rsidR="00E21EB4" w:rsidRPr="00F82EB2" w:rsidRDefault="00E21EB4" w:rsidP="00EB375F">
      <w:pPr>
        <w:pStyle w:val="Heading1"/>
        <w:spacing w:line="360" w:lineRule="auto"/>
      </w:pPr>
      <w:r w:rsidRPr="00F82EB2">
        <w:t>Tables</w:t>
      </w:r>
    </w:p>
    <w:p w14:paraId="7AE28D7B" w14:textId="40EB35F7" w:rsidR="00416528" w:rsidRDefault="00B94D25" w:rsidP="00EB375F">
      <w:pPr>
        <w:pStyle w:val="Caption"/>
        <w:spacing w:line="360" w:lineRule="auto"/>
      </w:pPr>
      <w:bookmarkStart w:id="377"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377"/>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378"/>
      <w:commentRangeStart w:id="379"/>
      <w:r w:rsidR="00BE6203" w:rsidRPr="00ED2D44">
        <w:t>here</w:t>
      </w:r>
      <w:commentRangeEnd w:id="378"/>
      <w:r w:rsidR="00C6606C">
        <w:rPr>
          <w:rStyle w:val="CommentReference"/>
          <w:iCs w:val="0"/>
        </w:rPr>
        <w:commentReference w:id="378"/>
      </w:r>
      <w:commentRangeEnd w:id="379"/>
      <w:r w:rsidR="00C6606C">
        <w:rPr>
          <w:rStyle w:val="CommentReference"/>
          <w:iCs w:val="0"/>
        </w:rPr>
        <w:commentReference w:id="379"/>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lastRenderedPageBreak/>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5858FAA3" w14:textId="53B3750C" w:rsidR="00B46C34" w:rsidRPr="00B46C34" w:rsidRDefault="00BB02E4" w:rsidP="00EB375F">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bookmarkStart w:id="380" w:name="_GoBack"/>
      <w:bookmarkEnd w:id="380"/>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Punt, Andre (O&amp;A, Hobart)" w:date="2019-01-23T07:36:00Z" w:initials="PA(H">
    <w:p w14:paraId="7A1E8C9C" w14:textId="77777777" w:rsidR="003368A1" w:rsidRDefault="003368A1" w:rsidP="00F502D0">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0" w:author="mkapur" w:date="2019-01-24T08:05:00Z" w:initials="m">
    <w:p w14:paraId="01053B88" w14:textId="77777777" w:rsidR="003368A1" w:rsidRDefault="003368A1" w:rsidP="00F502D0">
      <w:pPr>
        <w:pStyle w:val="CommentText"/>
      </w:pPr>
      <w:r>
        <w:rPr>
          <w:rStyle w:val="CommentReference"/>
        </w:rPr>
        <w:annotationRef/>
      </w:r>
      <w:r>
        <w:t>Ok, rearranged and added more detail about alternate methods</w:t>
      </w:r>
    </w:p>
  </w:comment>
  <w:comment w:id="52" w:author="Punt, Andre (O&amp;A, Hobart)" w:date="2019-02-18T15:25:00Z" w:initials="PA(H">
    <w:p w14:paraId="79A640F7" w14:textId="49B619E6" w:rsidR="003368A1" w:rsidRDefault="003368A1">
      <w:pPr>
        <w:pStyle w:val="CommentText"/>
      </w:pPr>
      <w:r>
        <w:rPr>
          <w:rStyle w:val="CommentReference"/>
        </w:rPr>
        <w:annotationRef/>
      </w:r>
      <w:r>
        <w:t>You use too many terms of the same concept – be wary of this</w:t>
      </w:r>
    </w:p>
  </w:comment>
  <w:comment w:id="68" w:author="Punt, Andre (O&amp;A, Hobart)" w:date="2019-02-18T15:28:00Z" w:initials="PA(H">
    <w:p w14:paraId="5585C593" w14:textId="1E90B5DA" w:rsidR="003368A1" w:rsidRDefault="003368A1">
      <w:pPr>
        <w:pStyle w:val="CommentText"/>
      </w:pPr>
      <w:r>
        <w:rPr>
          <w:rStyle w:val="CommentReference"/>
        </w:rPr>
        <w:annotationRef/>
      </w:r>
      <w:r>
        <w:t>Subsections for the method, the testing, and the application</w:t>
      </w:r>
    </w:p>
  </w:comment>
  <w:comment w:id="70" w:author="Punt, Andre (O&amp;A, Hobart)" w:date="2019-02-18T15:27:00Z" w:initials="PA(H">
    <w:p w14:paraId="68E3AC8C" w14:textId="543513EF" w:rsidR="003368A1" w:rsidRDefault="003368A1">
      <w:pPr>
        <w:pStyle w:val="CommentText"/>
      </w:pPr>
      <w:r>
        <w:rPr>
          <w:rStyle w:val="CommentReference"/>
        </w:rPr>
        <w:annotationRef/>
      </w:r>
      <w:r>
        <w:t>Method vs approach vs model</w:t>
      </w:r>
      <w:proofErr w:type="gramStart"/>
      <w:r>
        <w:t>..</w:t>
      </w:r>
      <w:proofErr w:type="gramEnd"/>
      <w:r>
        <w:t xml:space="preserve"> </w:t>
      </w:r>
      <w:proofErr w:type="gramStart"/>
      <w:r>
        <w:t>use</w:t>
      </w:r>
      <w:proofErr w:type="gramEnd"/>
      <w:r>
        <w:t xml:space="preserve"> one – I prefer method</w:t>
      </w:r>
    </w:p>
  </w:comment>
  <w:comment w:id="81" w:author="Punt, Andre (O&amp;A, Hobart)" w:date="2019-02-18T15:28:00Z" w:initials="PA(H">
    <w:p w14:paraId="621C0AA9" w14:textId="587D2F20" w:rsidR="003368A1" w:rsidRDefault="003368A1">
      <w:pPr>
        <w:pStyle w:val="CommentText"/>
      </w:pPr>
      <w:r>
        <w:rPr>
          <w:rStyle w:val="CommentReference"/>
        </w:rPr>
        <w:annotationRef/>
      </w:r>
      <w:r>
        <w:t>What is need about this para</w:t>
      </w:r>
    </w:p>
  </w:comment>
  <w:comment w:id="83" w:author="Punt, Andre (O&amp;A, Hobart)" w:date="2019-02-18T15:32:00Z" w:initials="PA(H">
    <w:p w14:paraId="77F55CF4" w14:textId="517E6C70" w:rsidR="003368A1" w:rsidRDefault="003368A1">
      <w:pPr>
        <w:pStyle w:val="CommentText"/>
      </w:pPr>
      <w:r>
        <w:rPr>
          <w:rStyle w:val="CommentReference"/>
        </w:rPr>
        <w:annotationRef/>
      </w:r>
      <w:r>
        <w:t>All lengths? No age restriction?</w:t>
      </w:r>
    </w:p>
  </w:comment>
  <w:comment w:id="90" w:author="Punt, Andre (O&amp;A, Hobart)" w:date="2019-02-18T15:33:00Z" w:initials="PA(H">
    <w:p w14:paraId="4EAF8239" w14:textId="7AFB8AB2" w:rsidR="003368A1" w:rsidRDefault="003368A1">
      <w:pPr>
        <w:pStyle w:val="CommentText"/>
      </w:pPr>
      <w:r>
        <w:rPr>
          <w:rStyle w:val="CommentReference"/>
        </w:rPr>
        <w:annotationRef/>
      </w:r>
      <w:proofErr w:type="gramStart"/>
      <w:r>
        <w:t>really</w:t>
      </w:r>
      <w:proofErr w:type="gramEnd"/>
    </w:p>
  </w:comment>
  <w:comment w:id="96" w:author="Punt, Andre (O&amp;A, Hobart)" w:date="2019-02-18T15:34:00Z" w:initials="PA(H">
    <w:p w14:paraId="102592E6" w14:textId="36B88463" w:rsidR="003368A1" w:rsidRDefault="003368A1">
      <w:pPr>
        <w:pStyle w:val="CommentText"/>
      </w:pPr>
      <w:r>
        <w:rPr>
          <w:rStyle w:val="CommentReference"/>
        </w:rPr>
        <w:annotationRef/>
      </w:r>
      <w:proofErr w:type="gramStart"/>
      <w:r>
        <w:t>which</w:t>
      </w:r>
      <w:proofErr w:type="gramEnd"/>
      <w:r>
        <w:t xml:space="preserve"> one</w:t>
      </w:r>
    </w:p>
  </w:comment>
  <w:comment w:id="98" w:author="Punt, Andre (O&amp;A, Hobart)" w:date="2019-02-18T15:34:00Z" w:initials="PA(H">
    <w:p w14:paraId="3D56DE32" w14:textId="1D49D1C5" w:rsidR="003368A1" w:rsidRDefault="003368A1">
      <w:pPr>
        <w:pStyle w:val="CommentText"/>
      </w:pPr>
      <w:r>
        <w:rPr>
          <w:rStyle w:val="CommentReference"/>
        </w:rPr>
        <w:annotationRef/>
      </w:r>
      <w:proofErr w:type="spellStart"/>
      <w:proofErr w:type="gramStart"/>
      <w:r>
        <w:t>latuitude</w:t>
      </w:r>
      <w:proofErr w:type="spellEnd"/>
      <w:proofErr w:type="gramEnd"/>
      <w:r>
        <w:t xml:space="preserve"> – how would you do this is two </w:t>
      </w:r>
      <w:proofErr w:type="spellStart"/>
      <w:r>
        <w:t>dimentions</w:t>
      </w:r>
      <w:proofErr w:type="spellEnd"/>
    </w:p>
  </w:comment>
  <w:comment w:id="99" w:author="Punt, Andre (O&amp;A, Hobart)" w:date="2019-02-18T17:28:00Z" w:initials="PA(H">
    <w:p w14:paraId="1F3639BA" w14:textId="12A6FF1B" w:rsidR="003368A1" w:rsidRDefault="003368A1">
      <w:pPr>
        <w:pStyle w:val="CommentText"/>
      </w:pPr>
      <w:r>
        <w:rPr>
          <w:rStyle w:val="CommentReference"/>
        </w:rPr>
        <w:annotationRef/>
      </w:r>
      <w:r>
        <w:t>Vector is a symbol with an underline</w:t>
      </w:r>
    </w:p>
  </w:comment>
  <w:comment w:id="100" w:author="Punt, Andre (O&amp;A, Hobart)" w:date="2019-02-18T15:35:00Z" w:initials="PA(H">
    <w:p w14:paraId="65579F0B" w14:textId="7C9BD954" w:rsidR="003368A1" w:rsidRDefault="003368A1">
      <w:pPr>
        <w:pStyle w:val="CommentText"/>
      </w:pPr>
      <w:r>
        <w:rPr>
          <w:rStyle w:val="CommentReference"/>
        </w:rPr>
        <w:annotationRef/>
      </w:r>
      <w:r>
        <w:t>You have t on the RHS not the LHS</w:t>
      </w:r>
    </w:p>
  </w:comment>
  <w:comment w:id="113" w:author="Punt, Andre (O&amp;A, Hobart)" w:date="2019-02-18T15:36:00Z" w:initials="PA(H">
    <w:p w14:paraId="64EDA0A1" w14:textId="053998F4" w:rsidR="003368A1" w:rsidRDefault="003368A1">
      <w:pPr>
        <w:pStyle w:val="CommentText"/>
      </w:pPr>
      <w:r>
        <w:rPr>
          <w:rStyle w:val="CommentReference"/>
        </w:rPr>
        <w:annotationRef/>
      </w:r>
      <w:proofErr w:type="spellStart"/>
      <w:proofErr w:type="gramStart"/>
      <w:r>
        <w:t>vectpe</w:t>
      </w:r>
      <w:proofErr w:type="spellEnd"/>
      <w:proofErr w:type="gramEnd"/>
    </w:p>
  </w:comment>
  <w:comment w:id="115" w:author="Punt, Andre (O&amp;A, Hobart)" w:date="2019-02-18T15:37:00Z" w:initials="PA(H">
    <w:p w14:paraId="0E66DB8A" w14:textId="25887957" w:rsidR="003368A1" w:rsidRDefault="003368A1">
      <w:pPr>
        <w:pStyle w:val="CommentText"/>
      </w:pPr>
      <w:r>
        <w:rPr>
          <w:rStyle w:val="CommentReference"/>
        </w:rPr>
        <w:annotationRef/>
      </w:r>
      <w:r>
        <w:t xml:space="preserve">Why not just step </w:t>
      </w:r>
      <w:proofErr w:type="spellStart"/>
      <w:r>
        <w:t>thugh</w:t>
      </w:r>
      <w:proofErr w:type="spellEnd"/>
    </w:p>
  </w:comment>
  <w:comment w:id="120" w:author="Maia Kapur" w:date="2019-01-24T12:29:00Z" w:initials="MK">
    <w:p w14:paraId="07429AC8" w14:textId="77777777" w:rsidR="003368A1" w:rsidRDefault="003368A1" w:rsidP="00F502D0">
      <w:pPr>
        <w:pStyle w:val="CommentText"/>
      </w:pPr>
      <w:r>
        <w:rPr>
          <w:rStyle w:val="CommentReference"/>
        </w:rPr>
        <w:annotationRef/>
      </w:r>
      <w:r>
        <w:t xml:space="preserve">I’m not sure this is the best notation. </w:t>
      </w:r>
    </w:p>
  </w:comment>
  <w:comment w:id="124" w:author="Punt, Andre (O&amp;A, Hobart)" w:date="2019-02-18T17:28:00Z" w:initials="PA(H">
    <w:p w14:paraId="23B5A068" w14:textId="2B957B76" w:rsidR="003368A1" w:rsidRDefault="003368A1">
      <w:pPr>
        <w:pStyle w:val="CommentText"/>
      </w:pPr>
      <w:r>
        <w:rPr>
          <w:rStyle w:val="CommentReference"/>
        </w:rPr>
        <w:annotationRef/>
      </w:r>
      <w:r>
        <w:t>I don’t get Equation 3 – it should be a vector V is a matrix of size 1x1 and G is vector of length #</w:t>
      </w:r>
      <w:proofErr w:type="spellStart"/>
      <w:r>
        <w:t>num</w:t>
      </w:r>
      <w:proofErr w:type="spellEnd"/>
      <w:r>
        <w:t xml:space="preserve"> data</w:t>
      </w:r>
    </w:p>
  </w:comment>
  <w:comment w:id="129" w:author="Punt, Andre (O&amp;A, Hobart)" w:date="2019-02-18T17:31:00Z" w:initials="PA(H">
    <w:p w14:paraId="274FA78B" w14:textId="35AF6716" w:rsidR="003368A1" w:rsidRDefault="003368A1">
      <w:pPr>
        <w:pStyle w:val="CommentText"/>
      </w:pPr>
      <w:r>
        <w:rPr>
          <w:rStyle w:val="CommentReference"/>
        </w:rPr>
        <w:annotationRef/>
      </w:r>
      <w:r>
        <w:t xml:space="preserve">How is this </w:t>
      </w:r>
      <w:proofErr w:type="spellStart"/>
      <w:r>
        <w:t>comuterd</w:t>
      </w:r>
      <w:proofErr w:type="spellEnd"/>
    </w:p>
  </w:comment>
  <w:comment w:id="141" w:author="Punt, Andre (O&amp;A, Hobart)" w:date="2019-02-18T17:30:00Z" w:initials="PA(H">
    <w:p w14:paraId="1E14529B" w14:textId="184652CF" w:rsidR="003368A1" w:rsidRDefault="003368A1">
      <w:pPr>
        <w:pStyle w:val="CommentText"/>
      </w:pPr>
      <w:r>
        <w:rPr>
          <w:rStyle w:val="CommentReference"/>
        </w:rPr>
        <w:annotationRef/>
      </w:r>
      <w:proofErr w:type="spellStart"/>
      <w:r>
        <w:t>Eqn</w:t>
      </w:r>
      <w:proofErr w:type="spellEnd"/>
      <w:r>
        <w:t xml:space="preserve"> 4 is normal not log-normal</w:t>
      </w:r>
    </w:p>
  </w:comment>
  <w:comment w:id="147" w:author="Punt, Andre (O&amp;A, Hobart)" w:date="2019-02-18T17:32:00Z" w:initials="PA(H">
    <w:p w14:paraId="089CD82C" w14:textId="1B79F897" w:rsidR="003368A1" w:rsidRDefault="003368A1">
      <w:pPr>
        <w:pStyle w:val="CommentText"/>
      </w:pPr>
      <w:r>
        <w:rPr>
          <w:rStyle w:val="CommentReference"/>
        </w:rPr>
        <w:annotationRef/>
      </w:r>
      <w:r>
        <w:t>Give units and be more careful about symbols</w:t>
      </w:r>
    </w:p>
  </w:comment>
  <w:comment w:id="157" w:author="Punt, Andre (O&amp;A, Hobart)" w:date="2019-02-05T21:12:00Z" w:initials="PA(H">
    <w:p w14:paraId="0A30F282" w14:textId="6D8B05A6" w:rsidR="003368A1" w:rsidRDefault="003368A1">
      <w:pPr>
        <w:pStyle w:val="CommentText"/>
      </w:pPr>
      <w:r>
        <w:rPr>
          <w:rStyle w:val="CommentReference"/>
        </w:rPr>
        <w:annotationRef/>
      </w:r>
      <w:r>
        <w:t>Indicate there is an application and simulation testing section</w:t>
      </w:r>
    </w:p>
  </w:comment>
  <w:comment w:id="158" w:author="Maia Kapur" w:date="2019-02-05T21:12:00Z" w:initials="MK">
    <w:p w14:paraId="645CB299" w14:textId="0E02E168" w:rsidR="003368A1" w:rsidRDefault="003368A1">
      <w:pPr>
        <w:pStyle w:val="CommentText"/>
      </w:pPr>
      <w:r>
        <w:rPr>
          <w:rStyle w:val="CommentReference"/>
        </w:rPr>
        <w:annotationRef/>
      </w:r>
      <w:r>
        <w:t>Split into two sections</w:t>
      </w:r>
    </w:p>
  </w:comment>
  <w:comment w:id="162" w:author="Punt, Andre (O&amp;A, Hobart)" w:date="2019-02-05T21:12:00Z" w:initials="PA(H">
    <w:p w14:paraId="7F5B1E33" w14:textId="26B80E56" w:rsidR="003368A1" w:rsidRDefault="003368A1">
      <w:pPr>
        <w:pStyle w:val="CommentText"/>
      </w:pPr>
      <w:r>
        <w:t>Fully d</w:t>
      </w:r>
      <w:r>
        <w:rPr>
          <w:rStyle w:val="CommentReference"/>
        </w:rPr>
        <w:annotationRef/>
      </w:r>
      <w:r>
        <w:t>escribe in an Appendix</w:t>
      </w:r>
    </w:p>
  </w:comment>
  <w:comment w:id="163" w:author="Maia Kapur" w:date="2019-02-05T21:12:00Z" w:initials="MK">
    <w:p w14:paraId="190AB421" w14:textId="195BC24F" w:rsidR="003368A1" w:rsidRDefault="003368A1">
      <w:pPr>
        <w:pStyle w:val="CommentText"/>
      </w:pPr>
      <w:r>
        <w:rPr>
          <w:rStyle w:val="CommentReference"/>
        </w:rPr>
        <w:annotationRef/>
      </w:r>
      <w:r>
        <w:t xml:space="preserve">Will include appendix w detailed equations, and supplementary plots showing age/length comps </w:t>
      </w:r>
    </w:p>
  </w:comment>
  <w:comment w:id="168" w:author="Punt, Andre (O&amp;A, Hobart)" w:date="2019-02-18T17:33:00Z" w:initials="PA(H">
    <w:p w14:paraId="3B620499" w14:textId="3EEE7726" w:rsidR="003368A1" w:rsidRDefault="003368A1">
      <w:pPr>
        <w:pStyle w:val="CommentText"/>
      </w:pPr>
      <w:r>
        <w:rPr>
          <w:rStyle w:val="CommentReference"/>
        </w:rPr>
        <w:annotationRef/>
      </w:r>
      <w:r>
        <w:t>e.g.</w:t>
      </w:r>
    </w:p>
  </w:comment>
  <w:comment w:id="209" w:author="Punt, Andre (O&amp;A, Hobart)" w:date="2019-02-18T17:37:00Z" w:initials="PA(H">
    <w:p w14:paraId="3C3FC5A5" w14:textId="2C19DE3D" w:rsidR="00BD69F5" w:rsidRDefault="00BD69F5">
      <w:pPr>
        <w:pStyle w:val="CommentText"/>
      </w:pPr>
      <w:r>
        <w:rPr>
          <w:rStyle w:val="CommentReference"/>
        </w:rPr>
        <w:annotationRef/>
      </w:r>
      <w:r>
        <w:t>The equation you given initial length and not increment. This is an odd thing to do.</w:t>
      </w:r>
    </w:p>
  </w:comment>
  <w:comment w:id="211" w:author="Punt, Andre (O&amp;A, Hobart)" w:date="2019-02-05T21:12:00Z" w:initials="PA(H">
    <w:p w14:paraId="6380DBC6" w14:textId="081D3603" w:rsidR="003368A1" w:rsidRDefault="003368A1">
      <w:pPr>
        <w:pStyle w:val="CommentText"/>
      </w:pPr>
      <w:r>
        <w:rPr>
          <w:rStyle w:val="CommentReference"/>
        </w:rPr>
        <w:annotationRef/>
      </w:r>
      <w:r>
        <w:t>What C</w:t>
      </w:r>
    </w:p>
  </w:comment>
  <w:comment w:id="212" w:author="Maia Kapur" w:date="2019-02-05T21:12:00Z" w:initials="MK">
    <w:p w14:paraId="5C877F65" w14:textId="77777777" w:rsidR="003368A1" w:rsidRDefault="003368A1" w:rsidP="00AC02E6">
      <w:pPr>
        <w:pStyle w:val="CommentText"/>
      </w:pPr>
      <w:r>
        <w:rPr>
          <w:rStyle w:val="CommentReference"/>
        </w:rPr>
        <w:annotationRef/>
      </w:r>
      <w:proofErr w:type="spellStart"/>
      <w:r>
        <w:t>init_length</w:t>
      </w:r>
      <w:proofErr w:type="spellEnd"/>
      <w:r>
        <w:t xml:space="preserve"> = NULL</w:t>
      </w:r>
    </w:p>
    <w:p w14:paraId="552F38EE" w14:textId="77777777" w:rsidR="003368A1" w:rsidRDefault="003368A1" w:rsidP="00AC02E6">
      <w:pPr>
        <w:pStyle w:val="CommentText"/>
      </w:pPr>
      <w:r>
        <w:t xml:space="preserve">    </w:t>
      </w:r>
      <w:proofErr w:type="gramStart"/>
      <w:r>
        <w:t>error</w:t>
      </w:r>
      <w:proofErr w:type="gramEnd"/>
      <w:r>
        <w:t xml:space="preserve"> = </w:t>
      </w:r>
      <w:proofErr w:type="spellStart"/>
      <w:r w:rsidRPr="00AC02E6">
        <w:rPr>
          <w:b/>
        </w:rPr>
        <w:t>exp</w:t>
      </w:r>
      <w:proofErr w:type="spellEnd"/>
      <w:r w:rsidRPr="00AC02E6">
        <w:rPr>
          <w:b/>
        </w:rPr>
        <w:t>(</w:t>
      </w:r>
      <w:proofErr w:type="spellStart"/>
      <w:r w:rsidRPr="00AC02E6">
        <w:rPr>
          <w:b/>
        </w:rPr>
        <w:t>rnorm</w:t>
      </w:r>
      <w:proofErr w:type="spellEnd"/>
      <w:r w:rsidRPr="00AC02E6">
        <w:rPr>
          <w:b/>
        </w:rPr>
        <w:t>(1,0,growth_lognormal_SD)-growth_lognormal_SD^2/2)</w:t>
      </w:r>
    </w:p>
    <w:p w14:paraId="0FA7EA3D" w14:textId="77777777" w:rsidR="003368A1" w:rsidRDefault="003368A1"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3368A1" w:rsidRDefault="003368A1" w:rsidP="00AC02E6">
      <w:pPr>
        <w:pStyle w:val="CommentText"/>
      </w:pPr>
      <w:r>
        <w:t xml:space="preserve">    </w:t>
      </w:r>
    </w:p>
    <w:p w14:paraId="0BE14DFF" w14:textId="77777777" w:rsidR="003368A1" w:rsidRDefault="003368A1" w:rsidP="00AC02E6">
      <w:pPr>
        <w:pStyle w:val="CommentText"/>
      </w:pPr>
      <w:r>
        <w:t xml:space="preserve">    </w:t>
      </w:r>
      <w:proofErr w:type="gramStart"/>
      <w:r>
        <w:t>for(</w:t>
      </w:r>
      <w:proofErr w:type="gramEnd"/>
      <w:r>
        <w:t>g in 1:(a2)){</w:t>
      </w:r>
    </w:p>
    <w:p w14:paraId="5D79F6D1" w14:textId="77777777" w:rsidR="003368A1" w:rsidRDefault="003368A1" w:rsidP="00AC02E6">
      <w:pPr>
        <w:pStyle w:val="CommentText"/>
      </w:pPr>
      <w:r>
        <w:t xml:space="preserve">      </w:t>
      </w:r>
      <w:proofErr w:type="spellStart"/>
      <w:r>
        <w:t>init_</w:t>
      </w:r>
      <w:proofErr w:type="gramStart"/>
      <w:r>
        <w:t>length</w:t>
      </w:r>
      <w:proofErr w:type="spellEnd"/>
      <w:r>
        <w:t>[</w:t>
      </w:r>
      <w:proofErr w:type="gramEnd"/>
      <w:r>
        <w:t>g+1] = (</w:t>
      </w:r>
      <w:proofErr w:type="spellStart"/>
      <w:r>
        <w:t>init_length</w:t>
      </w:r>
      <w:proofErr w:type="spellEnd"/>
      <w:r>
        <w:t>[g]+</w:t>
      </w:r>
      <w:proofErr w:type="spellStart"/>
      <w:r>
        <w:t>growth_incre</w:t>
      </w:r>
      <w:proofErr w:type="spellEnd"/>
      <w:r>
        <w:t>(</w:t>
      </w:r>
      <w:proofErr w:type="spellStart"/>
      <w:r>
        <w:t>init_length</w:t>
      </w:r>
      <w:proofErr w:type="spellEnd"/>
      <w:r>
        <w:t>[g]))*error</w:t>
      </w:r>
    </w:p>
    <w:p w14:paraId="2850C342" w14:textId="2AFE9F32" w:rsidR="003368A1" w:rsidRDefault="003368A1" w:rsidP="00AC02E6">
      <w:pPr>
        <w:pStyle w:val="CommentText"/>
      </w:pPr>
      <w:r>
        <w:t xml:space="preserve">    }</w:t>
      </w:r>
    </w:p>
  </w:comment>
  <w:comment w:id="217" w:author="Punt, Andre (O&amp;A, Hobart)" w:date="2019-02-18T17:40:00Z" w:initials="PA(H">
    <w:p w14:paraId="31689267" w14:textId="101B6A90" w:rsidR="00BD69F5" w:rsidRDefault="00BD69F5">
      <w:pPr>
        <w:pStyle w:val="CommentText"/>
      </w:pPr>
      <w:r>
        <w:rPr>
          <w:rStyle w:val="CommentReference"/>
        </w:rPr>
        <w:annotationRef/>
      </w:r>
      <w:r>
        <w:t># points per data set</w:t>
      </w:r>
    </w:p>
  </w:comment>
  <w:comment w:id="221" w:author="Punt, Andre (O&amp;A, Hobart)" w:date="2019-02-18T17:39:00Z" w:initials="PA(H">
    <w:p w14:paraId="4E9B85A8" w14:textId="615CD59D" w:rsidR="00BD69F5" w:rsidRDefault="00BD69F5">
      <w:pPr>
        <w:pStyle w:val="CommentText"/>
      </w:pPr>
      <w:r>
        <w:rPr>
          <w:rStyle w:val="CommentReference"/>
        </w:rPr>
        <w:annotationRef/>
      </w:r>
      <w:r>
        <w:t>Why not bias of length-at-age. Also coverage probability</w:t>
      </w:r>
    </w:p>
  </w:comment>
  <w:comment w:id="222" w:author="Punt, Andre (O&amp;A, Hobart)" w:date="2019-02-05T21:12:00Z" w:initials="PA(H">
    <w:p w14:paraId="5BA0FBBC" w14:textId="0BD51FC8" w:rsidR="003368A1" w:rsidRDefault="003368A1">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223" w:author="mkapur" w:date="2019-02-05T21:12:00Z" w:initials="m">
    <w:p w14:paraId="01479720" w14:textId="77777777" w:rsidR="003368A1" w:rsidRDefault="003368A1">
      <w:pPr>
        <w:pStyle w:val="CommentText"/>
      </w:pPr>
      <w:r>
        <w:rPr>
          <w:rStyle w:val="CommentReference"/>
        </w:rPr>
        <w:annotationRef/>
      </w:r>
      <w:r>
        <w:t xml:space="preserve">Good point, Christine only used age-4 or 6 fish in her VAST analysis. </w:t>
      </w:r>
    </w:p>
    <w:p w14:paraId="0DBA0BD6" w14:textId="77777777" w:rsidR="003368A1" w:rsidRDefault="003368A1">
      <w:pPr>
        <w:pStyle w:val="CommentText"/>
      </w:pPr>
    </w:p>
    <w:p w14:paraId="6060B6A3" w14:textId="677F5A9A" w:rsidR="003368A1" w:rsidRDefault="003368A1">
      <w:pPr>
        <w:pStyle w:val="CommentText"/>
      </w:pPr>
      <w:r>
        <w:t xml:space="preserve">I do so here with the GAM but fit the VGBF on the full dataset since age-6 fish aren’t at </w:t>
      </w:r>
      <w:proofErr w:type="spellStart"/>
      <w:r>
        <w:t>Linf</w:t>
      </w:r>
      <w:proofErr w:type="spellEnd"/>
    </w:p>
  </w:comment>
  <w:comment w:id="229" w:author="Punt, Andre (O&amp;A, Hobart)" w:date="2019-02-18T17:40:00Z" w:initials="PA(H">
    <w:p w14:paraId="417BCC37" w14:textId="16373AAA" w:rsidR="00BD69F5" w:rsidRDefault="00BD69F5">
      <w:pPr>
        <w:pStyle w:val="CommentText"/>
      </w:pPr>
      <w:r>
        <w:rPr>
          <w:rStyle w:val="CommentReference"/>
        </w:rPr>
        <w:annotationRef/>
      </w:r>
      <w:r>
        <w:t>What is a point</w:t>
      </w:r>
    </w:p>
  </w:comment>
  <w:comment w:id="232" w:author="Punt, Andre (O&amp;A, Hobart)" w:date="2019-02-18T17:48:00Z" w:initials="PA(H">
    <w:p w14:paraId="09178D9D" w14:textId="12A16D13" w:rsidR="00616824" w:rsidRDefault="00616824">
      <w:pPr>
        <w:pStyle w:val="CommentText"/>
      </w:pPr>
      <w:r>
        <w:rPr>
          <w:rStyle w:val="CommentReference"/>
        </w:rPr>
        <w:annotationRef/>
      </w:r>
      <w:r>
        <w:t>Produce a plot showing this graphically.</w:t>
      </w:r>
    </w:p>
  </w:comment>
  <w:comment w:id="234" w:author="Punt, Andre (O&amp;A, Hobart)" w:date="2019-02-18T17:40:00Z" w:initials="PA(H">
    <w:p w14:paraId="0CAF0279" w14:textId="305E6C2C" w:rsidR="00BD69F5" w:rsidRDefault="00BD69F5">
      <w:pPr>
        <w:pStyle w:val="CommentText"/>
      </w:pPr>
      <w:r>
        <w:rPr>
          <w:rStyle w:val="CommentReference"/>
        </w:rPr>
        <w:annotationRef/>
      </w:r>
      <w:r>
        <w:t>Not clear what the uniform means</w:t>
      </w:r>
    </w:p>
  </w:comment>
  <w:comment w:id="235" w:author="Punt, Andre (O&amp;A, Hobart)" w:date="2019-02-05T21:12:00Z" w:initials="PA(H">
    <w:p w14:paraId="45B0852C" w14:textId="6C557B49" w:rsidR="003368A1" w:rsidRDefault="003368A1">
      <w:pPr>
        <w:pStyle w:val="CommentText"/>
      </w:pPr>
      <w:r>
        <w:rPr>
          <w:rStyle w:val="CommentReference"/>
        </w:rPr>
        <w:annotationRef/>
      </w:r>
      <w:r>
        <w:t>Why are there two uniforms – there is just one boundary?</w:t>
      </w:r>
    </w:p>
  </w:comment>
  <w:comment w:id="236" w:author="Maia Kapur" w:date="2019-02-05T21:12:00Z" w:initials="MK">
    <w:p w14:paraId="6B5DB6D4" w14:textId="64B7D362" w:rsidR="003368A1" w:rsidRDefault="003368A1">
      <w:pPr>
        <w:pStyle w:val="CommentText"/>
      </w:pPr>
      <w:r>
        <w:rPr>
          <w:rStyle w:val="CommentReference"/>
        </w:rPr>
        <w:annotationRef/>
      </w:r>
      <w:r>
        <w:t xml:space="preserve">Yes, in other sims I let these boundaries overlap or shift through time. </w:t>
      </w:r>
    </w:p>
  </w:comment>
  <w:comment w:id="244" w:author="Punt, Andre (O&amp;A, Hobart)" w:date="2019-02-05T21:12:00Z" w:initials="PA(H">
    <w:p w14:paraId="5D47BE32" w14:textId="77777777" w:rsidR="003368A1" w:rsidRDefault="003368A1">
      <w:pPr>
        <w:pStyle w:val="CommentText"/>
      </w:pPr>
      <w:r>
        <w:rPr>
          <w:rStyle w:val="CommentReference"/>
        </w:rPr>
        <w:annotationRef/>
      </w:r>
      <w:r>
        <w:t>Why are there two uniforms – there is just one boundary?</w:t>
      </w:r>
    </w:p>
  </w:comment>
  <w:comment w:id="245" w:author="Maia Kapur" w:date="2019-02-05T21:12:00Z" w:initials="MK">
    <w:p w14:paraId="24586918" w14:textId="77777777" w:rsidR="003368A1" w:rsidRDefault="003368A1">
      <w:pPr>
        <w:pStyle w:val="CommentText"/>
      </w:pPr>
      <w:r>
        <w:rPr>
          <w:rStyle w:val="CommentReference"/>
        </w:rPr>
        <w:annotationRef/>
      </w:r>
      <w:r>
        <w:t>Yes there is an overlapping boundary, and tests at different values</w:t>
      </w:r>
    </w:p>
    <w:p w14:paraId="6EC48AE4" w14:textId="77777777" w:rsidR="003368A1" w:rsidRDefault="003368A1">
      <w:pPr>
        <w:pStyle w:val="CommentText"/>
      </w:pPr>
    </w:p>
  </w:comment>
  <w:comment w:id="251" w:author="Punt, Andre (O&amp;A, Hobart)" w:date="2019-02-18T17:41:00Z" w:initials="PA(H">
    <w:p w14:paraId="028326B5" w14:textId="0795A9BC" w:rsidR="00BD69F5" w:rsidRDefault="00BD69F5">
      <w:pPr>
        <w:pStyle w:val="CommentText"/>
      </w:pPr>
      <w:r>
        <w:rPr>
          <w:rStyle w:val="CommentReference"/>
        </w:rPr>
        <w:annotationRef/>
      </w:r>
      <w:r>
        <w:t>Units here and throughout</w:t>
      </w:r>
    </w:p>
  </w:comment>
  <w:comment w:id="269" w:author="Punt, Andre (O&amp;A, Hobart)" w:date="2019-02-18T17:42:00Z" w:initials="PA(H">
    <w:p w14:paraId="7BA04CCD" w14:textId="1A070814" w:rsidR="00BD69F5" w:rsidRDefault="00BD69F5">
      <w:pPr>
        <w:pStyle w:val="CommentText"/>
      </w:pPr>
      <w:r>
        <w:rPr>
          <w:rStyle w:val="CommentReference"/>
        </w:rPr>
        <w:annotationRef/>
      </w:r>
      <w:r>
        <w:t>Repeat text – why include it</w:t>
      </w:r>
    </w:p>
  </w:comment>
  <w:comment w:id="272" w:author="Maia Kapur" w:date="2019-02-05T21:12:00Z" w:initials="MK">
    <w:p w14:paraId="20C6EC6E" w14:textId="513FD4AA" w:rsidR="003368A1" w:rsidRDefault="003368A1">
      <w:pPr>
        <w:pStyle w:val="CommentText"/>
      </w:pPr>
      <w:r>
        <w:rPr>
          <w:rStyle w:val="CommentReference"/>
        </w:rPr>
        <w:annotationRef/>
      </w:r>
      <w:r>
        <w:t>Need to stitch new data and update this.</w:t>
      </w:r>
    </w:p>
  </w:comment>
  <w:comment w:id="273" w:author="Maia Kapur" w:date="2019-02-05T21:12:00Z" w:initials="MK">
    <w:p w14:paraId="7CAA8B56" w14:textId="1240D73F" w:rsidR="003368A1" w:rsidRPr="00B22F5E" w:rsidRDefault="003368A1">
      <w:pPr>
        <w:pStyle w:val="CommentText"/>
        <w:rPr>
          <w:sz w:val="24"/>
          <w:szCs w:val="24"/>
        </w:rPr>
      </w:pPr>
      <w:r>
        <w:rPr>
          <w:rStyle w:val="CommentReference"/>
        </w:rPr>
        <w:annotationRef/>
      </w:r>
      <w:r w:rsidRPr="00B22F5E">
        <w:rPr>
          <w:color w:val="222222"/>
          <w:sz w:val="24"/>
          <w:szCs w:val="24"/>
          <w:shd w:val="clear" w:color="auto" w:fill="FFFFFF"/>
        </w:rPr>
        <w:t xml:space="preserve"> I spoke with </w:t>
      </w:r>
      <w:proofErr w:type="spellStart"/>
      <w:r w:rsidRPr="00B22F5E">
        <w:rPr>
          <w:color w:val="222222"/>
          <w:sz w:val="24"/>
          <w:szCs w:val="24"/>
          <w:shd w:val="clear" w:color="auto" w:fill="FFFFFF"/>
        </w:rPr>
        <w:t>Chantell</w:t>
      </w:r>
      <w:proofErr w:type="spellEnd"/>
      <w:r w:rsidRPr="00B22F5E">
        <w:rPr>
          <w:color w:val="222222"/>
          <w:sz w:val="24"/>
          <w:szCs w:val="24"/>
          <w:shd w:val="clear" w:color="auto" w:fill="FFFFFF"/>
        </w:rPr>
        <w:t xml:space="preserve"> who explained that NWFSC survey age-length data for after 2014 is not yet available but should be soon.</w:t>
      </w:r>
    </w:p>
  </w:comment>
  <w:comment w:id="276" w:author="Punt, Andre (O&amp;A, Hobart)" w:date="2019-02-18T17:45:00Z" w:initials="PA(H">
    <w:p w14:paraId="22136CCC" w14:textId="07EB0338" w:rsidR="00BD69F5" w:rsidRDefault="00BD69F5">
      <w:pPr>
        <w:pStyle w:val="CommentText"/>
      </w:pPr>
      <w:r>
        <w:rPr>
          <w:rStyle w:val="CommentReference"/>
        </w:rPr>
        <w:annotationRef/>
      </w:r>
      <w:r>
        <w:t xml:space="preserve">Move some of this text to </w:t>
      </w:r>
      <w:proofErr w:type="spellStart"/>
      <w:r>
        <w:t>th</w:t>
      </w:r>
      <w:proofErr w:type="spellEnd"/>
      <w:r>
        <w:t xml:space="preserve"> intro</w:t>
      </w:r>
    </w:p>
  </w:comment>
  <w:comment w:id="279" w:author="Punt, Andre (O&amp;A, Hobart)" w:date="2019-02-18T17:45:00Z" w:initials="PA(H">
    <w:p w14:paraId="724634B1" w14:textId="2FA92B33" w:rsidR="00BD69F5" w:rsidRDefault="00BD69F5">
      <w:pPr>
        <w:pStyle w:val="CommentText"/>
      </w:pPr>
      <w:r>
        <w:rPr>
          <w:rStyle w:val="CommentReference"/>
        </w:rPr>
        <w:annotationRef/>
      </w:r>
      <w:r>
        <w:t>Wrong table call out</w:t>
      </w:r>
    </w:p>
  </w:comment>
  <w:comment w:id="280" w:author="Punt, Andre (O&amp;A, Hobart)" w:date="2019-02-18T17:45:00Z" w:initials="PA(H">
    <w:p w14:paraId="7C11F6AD" w14:textId="79C7F8FC" w:rsidR="00BD69F5" w:rsidRDefault="00BD69F5">
      <w:pPr>
        <w:pStyle w:val="CommentText"/>
      </w:pPr>
      <w:r>
        <w:rPr>
          <w:rStyle w:val="CommentReference"/>
        </w:rPr>
        <w:annotationRef/>
      </w:r>
      <w:r>
        <w:t xml:space="preserve">Why this para here – sound </w:t>
      </w:r>
      <w:proofErr w:type="spellStart"/>
      <w:r>
        <w:t>slike</w:t>
      </w:r>
      <w:proofErr w:type="spellEnd"/>
      <w:r>
        <w:t xml:space="preserve"> discussion</w:t>
      </w:r>
    </w:p>
  </w:comment>
  <w:comment w:id="282" w:author="Punt, Andre (O&amp;A, Hobart)" w:date="2019-02-18T17:46:00Z" w:initials="PA(H">
    <w:p w14:paraId="07A7E425" w14:textId="090182A6" w:rsidR="00BD69F5" w:rsidRDefault="00BD69F5">
      <w:pPr>
        <w:pStyle w:val="CommentText"/>
      </w:pPr>
      <w:r>
        <w:rPr>
          <w:rStyle w:val="CommentReference"/>
        </w:rPr>
        <w:annotationRef/>
      </w:r>
      <w:r>
        <w:t>What does this add – sounds like proposal material</w:t>
      </w:r>
    </w:p>
  </w:comment>
  <w:comment w:id="284" w:author="." w:date="2019-02-05T21:12:00Z" w:initials=".">
    <w:p w14:paraId="2042D63E" w14:textId="0C9AB926" w:rsidR="003368A1" w:rsidRDefault="003368A1">
      <w:pPr>
        <w:pStyle w:val="CommentText"/>
      </w:pPr>
      <w:r>
        <w:rPr>
          <w:rStyle w:val="CommentReference"/>
        </w:rPr>
        <w:annotationRef/>
      </w:r>
      <w:r>
        <w:t>This is the name on the website</w:t>
      </w:r>
    </w:p>
  </w:comment>
  <w:comment w:id="285" w:author="." w:date="2019-02-05T21:12:00Z" w:initials=".">
    <w:p w14:paraId="7D190839" w14:textId="7B222504" w:rsidR="003368A1" w:rsidRDefault="003368A1">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287" w:author="Punt, Andre (O&amp;A, Hobart)" w:date="2019-02-18T17:47:00Z" w:initials="PA(H">
    <w:p w14:paraId="7F95B233" w14:textId="7C21C17B" w:rsidR="00BD69F5" w:rsidRDefault="00BD69F5">
      <w:pPr>
        <w:pStyle w:val="CommentText"/>
      </w:pPr>
      <w:r>
        <w:rPr>
          <w:rStyle w:val="CommentReference"/>
        </w:rPr>
        <w:annotationRef/>
      </w:r>
      <w:r>
        <w:t>For age 6?</w:t>
      </w:r>
    </w:p>
  </w:comment>
  <w:comment w:id="286" w:author="." w:date="2019-02-05T21:12:00Z" w:initials=".">
    <w:p w14:paraId="5B60605C" w14:textId="5AA25AF6" w:rsidR="003368A1" w:rsidRDefault="003368A1">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290" w:author="Punt, Andre (O&amp;A, Hobart)" w:date="2019-02-18T17:47:00Z" w:initials="PA(H">
    <w:p w14:paraId="52DBBCA6" w14:textId="66F5D267" w:rsidR="00BD69F5" w:rsidRDefault="00BD69F5">
      <w:pPr>
        <w:pStyle w:val="CommentText"/>
      </w:pPr>
      <w:r>
        <w:rPr>
          <w:rStyle w:val="CommentReference"/>
        </w:rPr>
        <w:annotationRef/>
      </w:r>
      <w:r>
        <w:t>Duplicate text and below</w:t>
      </w:r>
    </w:p>
  </w:comment>
  <w:comment w:id="292" w:author="Punt, Andre (O&amp;A, Hobart)" w:date="2019-02-18T17:47:00Z" w:initials="PA(H">
    <w:p w14:paraId="64504EDD" w14:textId="0ECFF56D" w:rsidR="00BD69F5" w:rsidRDefault="00BD69F5">
      <w:pPr>
        <w:pStyle w:val="CommentText"/>
      </w:pPr>
      <w:r>
        <w:rPr>
          <w:rStyle w:val="CommentReference"/>
        </w:rPr>
        <w:annotationRef/>
      </w:r>
      <w:r>
        <w:t>A lognormal distribution cannot have mean 0</w:t>
      </w:r>
      <w:proofErr w:type="gramStart"/>
      <w:r>
        <w:t>..</w:t>
      </w:r>
      <w:proofErr w:type="gramEnd"/>
    </w:p>
  </w:comment>
  <w:comment w:id="295" w:author="Punt, Andre (O&amp;A, Hobart)" w:date="2019-02-18T17:48:00Z" w:initials="PA(H">
    <w:p w14:paraId="55E22693" w14:textId="027DFA50" w:rsidR="00616824" w:rsidRDefault="00616824">
      <w:pPr>
        <w:pStyle w:val="CommentText"/>
      </w:pPr>
      <w:r>
        <w:rPr>
          <w:rStyle w:val="CommentReference"/>
        </w:rPr>
        <w:annotationRef/>
      </w:r>
      <w:r>
        <w:t xml:space="preserve">Should an example data set and how the </w:t>
      </w:r>
      <w:proofErr w:type="spellStart"/>
      <w:r>
        <w:t>emthods</w:t>
      </w:r>
      <w:proofErr w:type="spellEnd"/>
      <w:r>
        <w:t xml:space="preserve"> works before going into this </w:t>
      </w:r>
    </w:p>
  </w:comment>
  <w:comment w:id="297" w:author="Punt, Andre (O&amp;A, Hobart)" w:date="2019-02-18T17:49:00Z" w:initials="PA(H">
    <w:p w14:paraId="35F88131" w14:textId="04559233" w:rsidR="00616824" w:rsidRDefault="00616824">
      <w:pPr>
        <w:pStyle w:val="CommentText"/>
      </w:pPr>
      <w:r>
        <w:rPr>
          <w:rStyle w:val="CommentReference"/>
        </w:rPr>
        <w:annotationRef/>
      </w:r>
      <w:r>
        <w:t xml:space="preserve">First reference </w:t>
      </w:r>
      <w:proofErr w:type="spellStart"/>
      <w:r>
        <w:t>t</w:t>
      </w:r>
      <w:proofErr w:type="spellEnd"/>
      <w:r>
        <w:t xml:space="preserve"> this</w:t>
      </w:r>
    </w:p>
  </w:comment>
  <w:comment w:id="298" w:author="Punt, Andre (O&amp;A, Hobart)" w:date="2019-02-18T17:50:00Z" w:initials="PA(H">
    <w:p w14:paraId="7968B6DF" w14:textId="47CB12EF" w:rsidR="00616824" w:rsidRDefault="00616824">
      <w:pPr>
        <w:pStyle w:val="CommentText"/>
      </w:pPr>
      <w:r>
        <w:rPr>
          <w:rStyle w:val="CommentReference"/>
        </w:rPr>
        <w:annotationRef/>
      </w:r>
      <w:r>
        <w:t>Should be mentioned in methods</w:t>
      </w:r>
    </w:p>
  </w:comment>
  <w:comment w:id="300" w:author="Punt, Andre (O&amp;A, Hobart)" w:date="2019-02-18T17:50:00Z" w:initials="PA(H">
    <w:p w14:paraId="54A24346" w14:textId="785A5DE9" w:rsidR="00616824" w:rsidRDefault="00616824">
      <w:pPr>
        <w:pStyle w:val="CommentText"/>
      </w:pPr>
      <w:r>
        <w:rPr>
          <w:rStyle w:val="CommentReference"/>
        </w:rPr>
        <w:annotationRef/>
      </w:r>
      <w:r>
        <w:t>I don’t like using parameters for this as they are correlated</w:t>
      </w:r>
    </w:p>
  </w:comment>
  <w:comment w:id="301" w:author="Punt, Andre (O&amp;A, Hobart)" w:date="2019-02-18T17:52:00Z" w:initials="PA(H">
    <w:p w14:paraId="74F78529" w14:textId="1595BFA5" w:rsidR="00616824" w:rsidRDefault="00616824">
      <w:pPr>
        <w:pStyle w:val="CommentText"/>
      </w:pPr>
      <w:r>
        <w:rPr>
          <w:rStyle w:val="CommentReference"/>
        </w:rPr>
        <w:annotationRef/>
      </w:r>
      <w:r>
        <w:t xml:space="preserve">Add (a), (b) </w:t>
      </w:r>
      <w:proofErr w:type="spellStart"/>
      <w:r>
        <w:t>etc</w:t>
      </w:r>
      <w:proofErr w:type="spellEnd"/>
      <w:r>
        <w:t xml:space="preserve"> </w:t>
      </w:r>
    </w:p>
  </w:comment>
  <w:comment w:id="302" w:author="Punt, Andre (O&amp;A, Hobart)" w:date="2019-02-18T17:52:00Z" w:initials="PA(H">
    <w:p w14:paraId="5286AD04" w14:textId="3DFED9D5" w:rsidR="00616824" w:rsidRDefault="00616824">
      <w:pPr>
        <w:pStyle w:val="CommentText"/>
      </w:pPr>
      <w:r>
        <w:rPr>
          <w:rStyle w:val="CommentReference"/>
        </w:rPr>
        <w:annotationRef/>
      </w:r>
      <w:r>
        <w:t>Please move tables and figure to after the text</w:t>
      </w:r>
    </w:p>
  </w:comment>
  <w:comment w:id="319" w:author="Punt, Andre (O&amp;A, Hobart)" w:date="2019-02-18T17:57:00Z" w:initials="PA(H">
    <w:p w14:paraId="675F8E48" w14:textId="7F8FA004" w:rsidR="00616824" w:rsidRDefault="00616824">
      <w:pPr>
        <w:pStyle w:val="CommentText"/>
      </w:pPr>
      <w:r>
        <w:rPr>
          <w:rStyle w:val="CommentReference"/>
        </w:rPr>
        <w:annotationRef/>
      </w:r>
      <w:r>
        <w:t xml:space="preserve">Make the symbols match if you keep </w:t>
      </w:r>
      <w:proofErr w:type="spellStart"/>
      <w:r>
        <w:t>tjis</w:t>
      </w:r>
      <w:proofErr w:type="spellEnd"/>
    </w:p>
  </w:comment>
  <w:comment w:id="325" w:author="Punt, Andre (O&amp;A, Hobart)" w:date="2019-02-18T17:57:00Z" w:initials="PA(H">
    <w:p w14:paraId="43FAB05D" w14:textId="5F29DBE0" w:rsidR="00616824" w:rsidRDefault="00616824">
      <w:pPr>
        <w:pStyle w:val="CommentText"/>
      </w:pPr>
      <w:r>
        <w:rPr>
          <w:rStyle w:val="CommentReference"/>
        </w:rPr>
        <w:annotationRef/>
      </w:r>
      <w:r>
        <w:t>No</w:t>
      </w:r>
      <w:r w:rsidR="00132F6C">
        <w:t xml:space="preserve">, what are you doing here – there should be fits for each replicate. </w:t>
      </w:r>
    </w:p>
  </w:comment>
  <w:comment w:id="326" w:author="Punt, Andre (O&amp;A, Hobart)" w:date="2019-02-18T17:59:00Z" w:initials="PA(H">
    <w:p w14:paraId="63E511AA" w14:textId="677814D5" w:rsidR="00132F6C" w:rsidRDefault="00132F6C">
      <w:pPr>
        <w:pStyle w:val="CommentText"/>
      </w:pPr>
      <w:r>
        <w:rPr>
          <w:rStyle w:val="CommentReference"/>
        </w:rPr>
        <w:annotationRef/>
      </w:r>
      <w:r>
        <w:t xml:space="preserve">100 sets of data - </w:t>
      </w:r>
    </w:p>
  </w:comment>
  <w:comment w:id="328" w:author="Maia Kapur" w:date="2019-02-05T21:12:00Z" w:initials="MK">
    <w:p w14:paraId="5C8E4D26" w14:textId="2865F4FE" w:rsidR="003368A1" w:rsidRDefault="003368A1">
      <w:pPr>
        <w:pStyle w:val="CommentText"/>
      </w:pPr>
      <w:r>
        <w:rPr>
          <w:rStyle w:val="CommentReference"/>
        </w:rPr>
        <w:annotationRef/>
      </w:r>
      <w:r w:rsidRPr="00CC240E">
        <w:rPr>
          <w:highlight w:val="yellow"/>
        </w:rPr>
        <w:t>Still waiting for updated WC data – will hopefully get this week</w:t>
      </w:r>
      <w:r>
        <w:rPr>
          <w:highlight w:val="yellow"/>
        </w:rPr>
        <w:t>. This section and its results have not been updated.</w:t>
      </w:r>
    </w:p>
  </w:comment>
  <w:comment w:id="330" w:author="Punt, Andre (O&amp;A, Hobart)" w:date="2019-02-18T17:59:00Z" w:initials="PA(H">
    <w:p w14:paraId="659CF9B8" w14:textId="6D237A89" w:rsidR="00132F6C" w:rsidRDefault="00132F6C">
      <w:pPr>
        <w:pStyle w:val="CommentText"/>
      </w:pPr>
      <w:r>
        <w:rPr>
          <w:rStyle w:val="CommentReference"/>
        </w:rPr>
        <w:annotationRef/>
      </w:r>
      <w:r>
        <w:t>Why do you need to mention this</w:t>
      </w:r>
    </w:p>
  </w:comment>
  <w:comment w:id="331" w:author="Punt, Andre (O&amp;A, Hobart)" w:date="2019-02-18T18:00:00Z" w:initials="PA(H">
    <w:p w14:paraId="569A22E9" w14:textId="3B5CC4F6" w:rsidR="00132F6C" w:rsidRDefault="00132F6C">
      <w:pPr>
        <w:pStyle w:val="CommentText"/>
      </w:pPr>
      <w:r>
        <w:rPr>
          <w:rStyle w:val="CommentReference"/>
        </w:rPr>
        <w:annotationRef/>
      </w:r>
      <w:r>
        <w:t>How did you define NULL deviance</w:t>
      </w:r>
    </w:p>
  </w:comment>
  <w:comment w:id="336" w:author="Punt, Andre (O&amp;A, Hobart)" w:date="2019-02-18T18:00:00Z" w:initials="PA(H">
    <w:p w14:paraId="4172F26E" w14:textId="039CC458" w:rsidR="00132F6C" w:rsidRDefault="00132F6C">
      <w:pPr>
        <w:pStyle w:val="CommentText"/>
      </w:pPr>
      <w:r>
        <w:rPr>
          <w:rStyle w:val="CommentReference"/>
        </w:rPr>
        <w:annotationRef/>
      </w:r>
      <w:r>
        <w:t>Which age</w:t>
      </w:r>
    </w:p>
  </w:comment>
  <w:comment w:id="337" w:author="Punt, Andre (O&amp;A, Hobart)" w:date="2019-02-18T18:00:00Z" w:initials="PA(H">
    <w:p w14:paraId="3025077C" w14:textId="7CBB04AB" w:rsidR="00132F6C" w:rsidRDefault="00132F6C">
      <w:pPr>
        <w:pStyle w:val="CommentText"/>
      </w:pPr>
      <w:r>
        <w:rPr>
          <w:rStyle w:val="CommentReference"/>
        </w:rPr>
        <w:annotationRef/>
      </w:r>
      <w:r>
        <w:t>??</w:t>
      </w:r>
    </w:p>
  </w:comment>
  <w:comment w:id="339" w:author="Punt, Andre (O&amp;A, Hobart)" w:date="2019-02-18T18:04:00Z" w:initials="PA(H">
    <w:p w14:paraId="777745B9" w14:textId="59C608E3" w:rsidR="00132F6C" w:rsidRDefault="00132F6C">
      <w:pPr>
        <w:pStyle w:val="CommentText"/>
      </w:pPr>
      <w:r>
        <w:rPr>
          <w:rStyle w:val="CommentReference"/>
        </w:rPr>
        <w:annotationRef/>
      </w:r>
      <w:r>
        <w:t>Subsections and refer to the simulation study first</w:t>
      </w:r>
    </w:p>
  </w:comment>
  <w:comment w:id="342" w:author="Punt, Andre (O&amp;A, Hobart)" w:date="2019-02-18T18:01:00Z" w:initials="PA(H">
    <w:p w14:paraId="4978B757" w14:textId="221198FC" w:rsidR="00132F6C" w:rsidRDefault="00132F6C">
      <w:pPr>
        <w:pStyle w:val="CommentText"/>
      </w:pPr>
      <w:r>
        <w:rPr>
          <w:rStyle w:val="CommentReference"/>
        </w:rPr>
        <w:annotationRef/>
      </w:r>
      <w:r>
        <w:t>What previous work</w:t>
      </w:r>
    </w:p>
  </w:comment>
  <w:comment w:id="343" w:author="Punt, Andre (O&amp;A, Hobart)" w:date="2019-02-18T18:01:00Z" w:initials="PA(H">
    <w:p w14:paraId="1826D072" w14:textId="2D91E1D2" w:rsidR="00132F6C" w:rsidRDefault="00132F6C">
      <w:pPr>
        <w:pStyle w:val="CommentText"/>
      </w:pPr>
      <w:r>
        <w:rPr>
          <w:rStyle w:val="CommentReference"/>
        </w:rPr>
        <w:annotationRef/>
      </w:r>
      <w:r>
        <w:t>What is a growth anomaly</w:t>
      </w:r>
    </w:p>
  </w:comment>
  <w:comment w:id="345" w:author="." w:date="2019-02-05T21:12:00Z" w:initials=".">
    <w:p w14:paraId="21887400" w14:textId="765BDCFE" w:rsidR="003368A1" w:rsidRDefault="003368A1">
      <w:pPr>
        <w:pStyle w:val="CommentText"/>
      </w:pPr>
      <w:r>
        <w:rPr>
          <w:rStyle w:val="CommentReference"/>
        </w:rPr>
        <w:annotationRef/>
      </w:r>
      <w:r>
        <w:t>Why only over estimate…couldn’t we under estimate as well?</w:t>
      </w:r>
    </w:p>
  </w:comment>
  <w:comment w:id="351" w:author="Punt, Andre (O&amp;A, Hobart)" w:date="2019-02-18T18:02:00Z" w:initials="PA(H">
    <w:p w14:paraId="074C04EC" w14:textId="72164CE9" w:rsidR="00132F6C" w:rsidRDefault="00132F6C">
      <w:pPr>
        <w:pStyle w:val="CommentText"/>
      </w:pPr>
      <w:r>
        <w:rPr>
          <w:rStyle w:val="CommentReference"/>
        </w:rPr>
        <w:annotationRef/>
      </w:r>
      <w:r>
        <w:t>?? You are not dealing with variation</w:t>
      </w:r>
    </w:p>
  </w:comment>
  <w:comment w:id="352" w:author="Punt, Andre (O&amp;A, Hobart)" w:date="2019-02-18T18:02:00Z" w:initials="PA(H">
    <w:p w14:paraId="5C917204" w14:textId="32B5F3BE" w:rsidR="00132F6C" w:rsidRDefault="00132F6C">
      <w:pPr>
        <w:pStyle w:val="CommentText"/>
      </w:pPr>
      <w:r>
        <w:rPr>
          <w:rStyle w:val="CommentReference"/>
        </w:rPr>
        <w:annotationRef/>
      </w:r>
      <w:r>
        <w:t>I don’t understand = do you estimate time-varying growth?</w:t>
      </w:r>
    </w:p>
  </w:comment>
  <w:comment w:id="353" w:author="Punt, Andre (O&amp;A, Hobart)" w:date="2019-02-18T18:02:00Z" w:initials="PA(H">
    <w:p w14:paraId="201DC32E" w14:textId="0A9DED81" w:rsidR="00132F6C" w:rsidRDefault="00132F6C">
      <w:pPr>
        <w:pStyle w:val="CommentText"/>
      </w:pPr>
      <w:r>
        <w:rPr>
          <w:rStyle w:val="CommentReference"/>
        </w:rPr>
        <w:annotationRef/>
      </w:r>
      <w:r>
        <w:t>First reference</w:t>
      </w:r>
    </w:p>
  </w:comment>
  <w:comment w:id="359" w:author="." w:date="2019-02-05T21:12:00Z" w:initials=".">
    <w:p w14:paraId="33DF6255" w14:textId="565617F8" w:rsidR="003368A1" w:rsidRDefault="003368A1">
      <w:pPr>
        <w:pStyle w:val="CommentText"/>
      </w:pPr>
      <w:r>
        <w:rPr>
          <w:rStyle w:val="CommentReference"/>
        </w:rPr>
        <w:annotationRef/>
      </w:r>
      <w:r>
        <w:t>And age?</w:t>
      </w:r>
    </w:p>
  </w:comment>
  <w:comment w:id="360" w:author="Punt, Andre (O&amp;A, Hobart)" w:date="2019-02-18T18:03:00Z" w:initials="PA(H">
    <w:p w14:paraId="60A93523" w14:textId="5AC79BCD" w:rsidR="00132F6C" w:rsidRDefault="00132F6C">
      <w:pPr>
        <w:pStyle w:val="CommentText"/>
      </w:pPr>
      <w:r>
        <w:rPr>
          <w:rStyle w:val="CommentReference"/>
        </w:rPr>
        <w:annotationRef/>
      </w:r>
      <w:r>
        <w:t xml:space="preserve">You need a model for this – </w:t>
      </w:r>
      <w:proofErr w:type="spellStart"/>
      <w:r>
        <w:t>whichone</w:t>
      </w:r>
      <w:proofErr w:type="spellEnd"/>
    </w:p>
  </w:comment>
  <w:comment w:id="365" w:author="Punt, Andre (O&amp;A, Hobart)" w:date="2019-02-18T18:03:00Z" w:initials="PA(H">
    <w:p w14:paraId="79B39DD8" w14:textId="02BBBE11" w:rsidR="00132F6C" w:rsidRDefault="00132F6C">
      <w:pPr>
        <w:pStyle w:val="CommentText"/>
      </w:pPr>
      <w:r>
        <w:rPr>
          <w:rStyle w:val="CommentReference"/>
        </w:rPr>
        <w:annotationRef/>
      </w:r>
      <w:r>
        <w:t>Observed means something seen not inferred</w:t>
      </w:r>
    </w:p>
  </w:comment>
  <w:comment w:id="369" w:author="Punt, Andre (O&amp;A, Hobart)" w:date="2019-02-18T18:04:00Z" w:initials="PA(H">
    <w:p w14:paraId="1D4FD85D" w14:textId="095A85C5" w:rsidR="00132F6C" w:rsidRDefault="00132F6C">
      <w:pPr>
        <w:pStyle w:val="CommentText"/>
      </w:pPr>
      <w:r>
        <w:rPr>
          <w:rStyle w:val="CommentReference"/>
        </w:rPr>
        <w:annotationRef/>
      </w:r>
      <w:r>
        <w:t>Not considered in this paper</w:t>
      </w:r>
    </w:p>
  </w:comment>
  <w:comment w:id="370" w:author="." w:date="2019-02-05T21:12:00Z" w:initials=".">
    <w:p w14:paraId="75A21123" w14:textId="3F5CD472" w:rsidR="003368A1" w:rsidRDefault="003368A1">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373" w:author="." w:date="2019-02-05T21:12:00Z" w:initials=".">
    <w:p w14:paraId="4E98159D" w14:textId="08C1FB31" w:rsidR="003368A1" w:rsidRDefault="003368A1">
      <w:pPr>
        <w:pStyle w:val="CommentText"/>
      </w:pPr>
      <w:r>
        <w:rPr>
          <w:rStyle w:val="CommentReference"/>
        </w:rPr>
        <w:annotationRef/>
      </w:r>
      <w:r>
        <w:t>How sensitive are these results if this criteria is relaxed?</w:t>
      </w:r>
    </w:p>
  </w:comment>
  <w:comment w:id="375" w:author="." w:date="2019-02-05T21:12:00Z" w:initials=".">
    <w:p w14:paraId="14CE4897" w14:textId="0DE7C68A" w:rsidR="003368A1" w:rsidRDefault="003368A1">
      <w:pPr>
        <w:pStyle w:val="CommentText"/>
      </w:pPr>
      <w:r>
        <w:rPr>
          <w:rStyle w:val="CommentReference"/>
        </w:rPr>
        <w:annotationRef/>
      </w:r>
      <w:r>
        <w:t>I thought this break point in time was largely for the south, did I miss something in that you show results using the same breakpoint for north?</w:t>
      </w:r>
    </w:p>
  </w:comment>
  <w:comment w:id="378" w:author="." w:date="2019-02-05T21:12:00Z" w:initials=".">
    <w:p w14:paraId="0FB86005" w14:textId="6CF774EF" w:rsidR="003368A1" w:rsidRDefault="003368A1">
      <w:pPr>
        <w:pStyle w:val="CommentText"/>
      </w:pPr>
      <w:r>
        <w:rPr>
          <w:rStyle w:val="CommentReference"/>
        </w:rPr>
        <w:annotationRef/>
      </w:r>
      <w:r>
        <w:t>You can get these directly from the report file as well.</w:t>
      </w:r>
    </w:p>
  </w:comment>
  <w:comment w:id="379" w:author="." w:date="2019-02-05T21:12:00Z" w:initials=".">
    <w:p w14:paraId="6C4DF04E" w14:textId="3CD50B55" w:rsidR="003368A1" w:rsidRDefault="003368A1">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1E8C9C" w15:done="0"/>
  <w15:commentEx w15:paraId="01053B88" w15:paraIdParent="7A1E8C9C" w15:done="0"/>
  <w15:commentEx w15:paraId="79A640F7" w15:done="0"/>
  <w15:commentEx w15:paraId="5585C593" w15:done="0"/>
  <w15:commentEx w15:paraId="68E3AC8C" w15:done="0"/>
  <w15:commentEx w15:paraId="621C0AA9" w15:done="0"/>
  <w15:commentEx w15:paraId="77F55CF4" w15:done="0"/>
  <w15:commentEx w15:paraId="4EAF8239" w15:done="0"/>
  <w15:commentEx w15:paraId="102592E6" w15:done="0"/>
  <w15:commentEx w15:paraId="3D56DE32" w15:done="0"/>
  <w15:commentEx w15:paraId="1F3639BA" w15:done="0"/>
  <w15:commentEx w15:paraId="65579F0B" w15:done="0"/>
  <w15:commentEx w15:paraId="64EDA0A1" w15:done="0"/>
  <w15:commentEx w15:paraId="0E66DB8A" w15:done="0"/>
  <w15:commentEx w15:paraId="07429AC8" w15:done="0"/>
  <w15:commentEx w15:paraId="23B5A068" w15:done="0"/>
  <w15:commentEx w15:paraId="274FA78B" w15:done="0"/>
  <w15:commentEx w15:paraId="1E14529B" w15:done="0"/>
  <w15:commentEx w15:paraId="089CD82C" w15:done="0"/>
  <w15:commentEx w15:paraId="0A30F282" w15:done="0"/>
  <w15:commentEx w15:paraId="645CB299" w15:paraIdParent="0A30F282" w15:done="0"/>
  <w15:commentEx w15:paraId="7F5B1E33" w15:done="0"/>
  <w15:commentEx w15:paraId="190AB421" w15:paraIdParent="7F5B1E33" w15:done="0"/>
  <w15:commentEx w15:paraId="3B620499" w15:done="0"/>
  <w15:commentEx w15:paraId="3C3FC5A5" w15:done="0"/>
  <w15:commentEx w15:paraId="6380DBC6" w15:done="0"/>
  <w15:commentEx w15:paraId="2850C342" w15:paraIdParent="6380DBC6" w15:done="0"/>
  <w15:commentEx w15:paraId="31689267" w15:done="0"/>
  <w15:commentEx w15:paraId="4E9B85A8" w15:done="0"/>
  <w15:commentEx w15:paraId="5BA0FBBC" w15:done="0"/>
  <w15:commentEx w15:paraId="6060B6A3" w15:paraIdParent="5BA0FBBC" w15:done="0"/>
  <w15:commentEx w15:paraId="417BCC37" w15:done="0"/>
  <w15:commentEx w15:paraId="09178D9D" w15:done="0"/>
  <w15:commentEx w15:paraId="0CAF0279" w15:done="0"/>
  <w15:commentEx w15:paraId="45B0852C" w15:done="0"/>
  <w15:commentEx w15:paraId="6B5DB6D4" w15:paraIdParent="45B0852C" w15:done="0"/>
  <w15:commentEx w15:paraId="5D47BE32" w15:done="0"/>
  <w15:commentEx w15:paraId="6EC48AE4" w15:paraIdParent="5D47BE32" w15:done="0"/>
  <w15:commentEx w15:paraId="028326B5" w15:done="0"/>
  <w15:commentEx w15:paraId="7BA04CCD" w15:done="0"/>
  <w15:commentEx w15:paraId="20C6EC6E" w15:done="0"/>
  <w15:commentEx w15:paraId="7CAA8B56" w15:paraIdParent="20C6EC6E" w15:done="0"/>
  <w15:commentEx w15:paraId="22136CCC" w15:done="0"/>
  <w15:commentEx w15:paraId="724634B1" w15:done="0"/>
  <w15:commentEx w15:paraId="7C11F6AD" w15:done="0"/>
  <w15:commentEx w15:paraId="07A7E425" w15:done="0"/>
  <w15:commentEx w15:paraId="2042D63E" w15:done="0"/>
  <w15:commentEx w15:paraId="7D190839" w15:done="0"/>
  <w15:commentEx w15:paraId="7F95B233" w15:done="0"/>
  <w15:commentEx w15:paraId="5B60605C" w15:done="0"/>
  <w15:commentEx w15:paraId="52DBBCA6" w15:done="0"/>
  <w15:commentEx w15:paraId="64504EDD" w15:done="0"/>
  <w15:commentEx w15:paraId="55E22693" w15:done="0"/>
  <w15:commentEx w15:paraId="35F88131" w15:done="0"/>
  <w15:commentEx w15:paraId="7968B6DF" w15:done="0"/>
  <w15:commentEx w15:paraId="54A24346" w15:done="0"/>
  <w15:commentEx w15:paraId="74F78529" w15:done="0"/>
  <w15:commentEx w15:paraId="5286AD04" w15:done="0"/>
  <w15:commentEx w15:paraId="675F8E48" w15:done="0"/>
  <w15:commentEx w15:paraId="43FAB05D" w15:done="0"/>
  <w15:commentEx w15:paraId="63E511AA" w15:done="0"/>
  <w15:commentEx w15:paraId="5C8E4D26" w15:done="0"/>
  <w15:commentEx w15:paraId="659CF9B8" w15:done="0"/>
  <w15:commentEx w15:paraId="569A22E9" w15:done="0"/>
  <w15:commentEx w15:paraId="4172F26E" w15:done="0"/>
  <w15:commentEx w15:paraId="3025077C" w15:done="0"/>
  <w15:commentEx w15:paraId="777745B9" w15:done="0"/>
  <w15:commentEx w15:paraId="4978B757" w15:done="0"/>
  <w15:commentEx w15:paraId="1826D072" w15:done="0"/>
  <w15:commentEx w15:paraId="21887400" w15:done="0"/>
  <w15:commentEx w15:paraId="074C04EC" w15:done="0"/>
  <w15:commentEx w15:paraId="5C917204" w15:done="0"/>
  <w15:commentEx w15:paraId="201DC32E" w15:done="0"/>
  <w15:commentEx w15:paraId="33DF6255" w15:done="0"/>
  <w15:commentEx w15:paraId="60A93523" w15:done="0"/>
  <w15:commentEx w15:paraId="79B39DD8" w15:done="0"/>
  <w15:commentEx w15:paraId="1D4FD85D" w15:done="0"/>
  <w15:commentEx w15:paraId="75A21123" w15:done="0"/>
  <w15:commentEx w15:paraId="4E98159D" w15:done="0"/>
  <w15:commentEx w15:paraId="14CE4897"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1E8C9C" w16cid:durableId="1FF2A5AC"/>
  <w16cid:commentId w16cid:paraId="01053B88" w16cid:durableId="1FF3F04B"/>
  <w16cid:commentId w16cid:paraId="40C97173" w16cid:durableId="1FF2A5B0"/>
  <w16cid:commentId w16cid:paraId="0B122698" w16cid:durableId="1FF41E80"/>
  <w16cid:commentId w16cid:paraId="525F3DAE" w16cid:durableId="1FF2A5B4"/>
  <w16cid:commentId w16cid:paraId="2ACE1959" w16cid:durableId="1FF41FE8"/>
  <w16cid:commentId w16cid:paraId="3FAF3CB4" w16cid:durableId="1FF2A5B6"/>
  <w16cid:commentId w16cid:paraId="40B8A945" w16cid:durableId="1FFAD3E1"/>
  <w16cid:commentId w16cid:paraId="07429AC8" w16cid:durableId="1FF42E3D"/>
  <w16cid:commentId w16cid:paraId="21388E8D" w16cid:durableId="1FF2A5B8"/>
  <w16cid:commentId w16cid:paraId="11C16AED" w16cid:durableId="1FF2A5B9"/>
  <w16cid:commentId w16cid:paraId="77D7B816" w16cid:durableId="1FF2A5BB"/>
  <w16cid:commentId w16cid:paraId="7494252B" w16cid:durableId="200D7047"/>
  <w16cid:commentId w16cid:paraId="29BE19B5" w16cid:durableId="1FF2A5BC"/>
  <w16cid:commentId w16cid:paraId="1BB83D10" w16cid:durableId="1FF2A5BE"/>
  <w16cid:commentId w16cid:paraId="6E0B252C" w16cid:durableId="200BCC9C"/>
  <w16cid:commentId w16cid:paraId="75D5C0E5" w16cid:durableId="200C0935"/>
  <w16cid:commentId w16cid:paraId="0A30F282" w16cid:durableId="1FF2A5BF"/>
  <w16cid:commentId w16cid:paraId="645CB299" w16cid:durableId="1FFAD907"/>
  <w16cid:commentId w16cid:paraId="7F5B1E33" w16cid:durableId="1FF2A5C0"/>
  <w16cid:commentId w16cid:paraId="190AB421" w16cid:durableId="1FFAD915"/>
  <w16cid:commentId w16cid:paraId="096A0A2F" w16cid:durableId="1FF2A5C4"/>
  <w16cid:commentId w16cid:paraId="028169AC" w16cid:durableId="1FF42C8B"/>
  <w16cid:commentId w16cid:paraId="6380DBC6" w16cid:durableId="1FF2A5C5"/>
  <w16cid:commentId w16cid:paraId="2850C342" w16cid:durableId="1FFAD477"/>
  <w16cid:commentId w16cid:paraId="37BF0556" w16cid:durableId="1FF15CDF"/>
  <w16cid:commentId w16cid:paraId="5BA0FBBC" w16cid:durableId="1FF2A5C8"/>
  <w16cid:commentId w16cid:paraId="6060B6A3" w16cid:durableId="1FF3FD3D"/>
  <w16cid:commentId w16cid:paraId="45B0852C" w16cid:durableId="1FF2A5CB"/>
  <w16cid:commentId w16cid:paraId="6B5DB6D4" w16cid:durableId="1FF42BCB"/>
  <w16cid:commentId w16cid:paraId="5D47BE32" w16cid:durableId="200BCD8D"/>
  <w16cid:commentId w16cid:paraId="6EC48AE4" w16cid:durableId="200BCD8C"/>
  <w16cid:commentId w16cid:paraId="20C6EC6E" w16cid:durableId="1FFAD94C"/>
  <w16cid:commentId w16cid:paraId="7CAA8B56" w16cid:durableId="1FFE95A9"/>
  <w16cid:commentId w16cid:paraId="2042D63E" w16cid:durableId="200BCCB6"/>
  <w16cid:commentId w16cid:paraId="5B60605C" w16cid:durableId="200BCCB8"/>
  <w16cid:commentId w16cid:paraId="5C8E4D26" w16cid:durableId="1FFE95FE"/>
  <w16cid:commentId w16cid:paraId="21887400" w16cid:durableId="200BCCBA"/>
  <w16cid:commentId w16cid:paraId="33DF6255" w16cid:durableId="200BCCBB"/>
  <w16cid:commentId w16cid:paraId="75A21123" w16cid:durableId="200BCCBC"/>
  <w16cid:commentId w16cid:paraId="4E98159D" w16cid:durableId="200BCCBD"/>
  <w16cid:commentId w16cid:paraId="14CE4897" w16cid:durableId="200BCCBE"/>
  <w16cid:commentId w16cid:paraId="0FB86005" w16cid:durableId="200BCCBF"/>
  <w16cid:commentId w16cid:paraId="6C4DF04E" w16cid:durableId="200BCCC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C9CBB7" w14:textId="77777777" w:rsidR="006E7F19" w:rsidRDefault="006E7F19" w:rsidP="00F50131">
      <w:pPr>
        <w:spacing w:after="0" w:line="240" w:lineRule="auto"/>
      </w:pPr>
      <w:r>
        <w:separator/>
      </w:r>
    </w:p>
  </w:endnote>
  <w:endnote w:type="continuationSeparator" w:id="0">
    <w:p w14:paraId="41B9001E" w14:textId="77777777" w:rsidR="006E7F19" w:rsidRDefault="006E7F19"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289316"/>
      <w:docPartObj>
        <w:docPartGallery w:val="Page Numbers (Bottom of Page)"/>
        <w:docPartUnique/>
      </w:docPartObj>
    </w:sdtPr>
    <w:sdtEndPr>
      <w:rPr>
        <w:noProof/>
      </w:rPr>
    </w:sdtEndPr>
    <w:sdtContent>
      <w:p w14:paraId="46882BF4" w14:textId="4F49876D" w:rsidR="003368A1" w:rsidRDefault="003368A1">
        <w:pPr>
          <w:pStyle w:val="Footer"/>
          <w:jc w:val="right"/>
        </w:pPr>
        <w:r>
          <w:fldChar w:fldCharType="begin"/>
        </w:r>
        <w:r>
          <w:instrText xml:space="preserve"> PAGE   \* MERGEFORMAT </w:instrText>
        </w:r>
        <w:r>
          <w:fldChar w:fldCharType="separate"/>
        </w:r>
        <w:r w:rsidR="00132F6C">
          <w:rPr>
            <w:noProof/>
          </w:rPr>
          <w:t>19</w:t>
        </w:r>
        <w:r>
          <w:rPr>
            <w:noProof/>
          </w:rPr>
          <w:fldChar w:fldCharType="end"/>
        </w:r>
      </w:p>
    </w:sdtContent>
  </w:sdt>
  <w:p w14:paraId="2D8C35D5" w14:textId="77777777" w:rsidR="003368A1" w:rsidRDefault="003368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95F756" w14:textId="77777777" w:rsidR="006E7F19" w:rsidRDefault="006E7F19" w:rsidP="00F50131">
      <w:pPr>
        <w:spacing w:after="0" w:line="240" w:lineRule="auto"/>
      </w:pPr>
      <w:r>
        <w:separator/>
      </w:r>
    </w:p>
  </w:footnote>
  <w:footnote w:type="continuationSeparator" w:id="0">
    <w:p w14:paraId="0E2A13F6" w14:textId="77777777" w:rsidR="006E7F19" w:rsidRDefault="006E7F19" w:rsidP="00F50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11E4F"/>
    <w:rsid w:val="00015DE8"/>
    <w:rsid w:val="0002109F"/>
    <w:rsid w:val="00022CBF"/>
    <w:rsid w:val="00023BC7"/>
    <w:rsid w:val="00027205"/>
    <w:rsid w:val="00034C3F"/>
    <w:rsid w:val="00035951"/>
    <w:rsid w:val="00040589"/>
    <w:rsid w:val="00040834"/>
    <w:rsid w:val="00041153"/>
    <w:rsid w:val="00043307"/>
    <w:rsid w:val="00051E7E"/>
    <w:rsid w:val="00054CB8"/>
    <w:rsid w:val="00055CBF"/>
    <w:rsid w:val="000576D6"/>
    <w:rsid w:val="0006425B"/>
    <w:rsid w:val="0006514B"/>
    <w:rsid w:val="00072BEE"/>
    <w:rsid w:val="000A10CF"/>
    <w:rsid w:val="000A4F0B"/>
    <w:rsid w:val="000B4B1F"/>
    <w:rsid w:val="000C2205"/>
    <w:rsid w:val="000C6B26"/>
    <w:rsid w:val="000D2048"/>
    <w:rsid w:val="000D42C3"/>
    <w:rsid w:val="000E651C"/>
    <w:rsid w:val="000F3E6A"/>
    <w:rsid w:val="001011A0"/>
    <w:rsid w:val="00101D8E"/>
    <w:rsid w:val="00105775"/>
    <w:rsid w:val="0011113B"/>
    <w:rsid w:val="00113A0A"/>
    <w:rsid w:val="00114FC5"/>
    <w:rsid w:val="00117953"/>
    <w:rsid w:val="001240C1"/>
    <w:rsid w:val="00126E61"/>
    <w:rsid w:val="00130990"/>
    <w:rsid w:val="00132F6C"/>
    <w:rsid w:val="00135ED3"/>
    <w:rsid w:val="001424C8"/>
    <w:rsid w:val="001441D1"/>
    <w:rsid w:val="00144B33"/>
    <w:rsid w:val="001523D4"/>
    <w:rsid w:val="00160DD0"/>
    <w:rsid w:val="0016210F"/>
    <w:rsid w:val="0016320C"/>
    <w:rsid w:val="00163329"/>
    <w:rsid w:val="001645EA"/>
    <w:rsid w:val="001770D8"/>
    <w:rsid w:val="001824C5"/>
    <w:rsid w:val="001837FD"/>
    <w:rsid w:val="00193066"/>
    <w:rsid w:val="001976BB"/>
    <w:rsid w:val="001A1B0A"/>
    <w:rsid w:val="001A5A05"/>
    <w:rsid w:val="001B21D9"/>
    <w:rsid w:val="001B234F"/>
    <w:rsid w:val="001B3AB6"/>
    <w:rsid w:val="001C0800"/>
    <w:rsid w:val="001C2BDC"/>
    <w:rsid w:val="001C70C8"/>
    <w:rsid w:val="001C7EC3"/>
    <w:rsid w:val="001D25DD"/>
    <w:rsid w:val="001E0B96"/>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73DF8"/>
    <w:rsid w:val="00276042"/>
    <w:rsid w:val="00287B91"/>
    <w:rsid w:val="00291EEB"/>
    <w:rsid w:val="00297019"/>
    <w:rsid w:val="002A420E"/>
    <w:rsid w:val="002A7BD5"/>
    <w:rsid w:val="002B485F"/>
    <w:rsid w:val="002B78B9"/>
    <w:rsid w:val="002C19CF"/>
    <w:rsid w:val="002D152E"/>
    <w:rsid w:val="002D4639"/>
    <w:rsid w:val="002E02EB"/>
    <w:rsid w:val="002E1DDC"/>
    <w:rsid w:val="002E3E62"/>
    <w:rsid w:val="003057E6"/>
    <w:rsid w:val="003071B2"/>
    <w:rsid w:val="00310C1A"/>
    <w:rsid w:val="0031135F"/>
    <w:rsid w:val="00311F47"/>
    <w:rsid w:val="00320B89"/>
    <w:rsid w:val="003219D9"/>
    <w:rsid w:val="0032228C"/>
    <w:rsid w:val="00330BD9"/>
    <w:rsid w:val="003313E9"/>
    <w:rsid w:val="00333E80"/>
    <w:rsid w:val="003368A1"/>
    <w:rsid w:val="00344618"/>
    <w:rsid w:val="00347759"/>
    <w:rsid w:val="00352E7D"/>
    <w:rsid w:val="003532CB"/>
    <w:rsid w:val="00357218"/>
    <w:rsid w:val="003640BA"/>
    <w:rsid w:val="00377CE3"/>
    <w:rsid w:val="00390CEC"/>
    <w:rsid w:val="00392042"/>
    <w:rsid w:val="003A11B9"/>
    <w:rsid w:val="003A76DA"/>
    <w:rsid w:val="003B7477"/>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75733"/>
    <w:rsid w:val="004906F5"/>
    <w:rsid w:val="004973C8"/>
    <w:rsid w:val="004A2A12"/>
    <w:rsid w:val="004B277C"/>
    <w:rsid w:val="004B3FA4"/>
    <w:rsid w:val="004C0E4D"/>
    <w:rsid w:val="004C118F"/>
    <w:rsid w:val="004C78D8"/>
    <w:rsid w:val="004D2F33"/>
    <w:rsid w:val="004D4C29"/>
    <w:rsid w:val="004E0036"/>
    <w:rsid w:val="004E048A"/>
    <w:rsid w:val="004F2F0A"/>
    <w:rsid w:val="004F4F42"/>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D279D"/>
    <w:rsid w:val="005D4DA3"/>
    <w:rsid w:val="005F0B48"/>
    <w:rsid w:val="005F254B"/>
    <w:rsid w:val="005F61EE"/>
    <w:rsid w:val="00616824"/>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E7F19"/>
    <w:rsid w:val="006F249A"/>
    <w:rsid w:val="00702273"/>
    <w:rsid w:val="00707024"/>
    <w:rsid w:val="00712DA0"/>
    <w:rsid w:val="00712F36"/>
    <w:rsid w:val="007145FD"/>
    <w:rsid w:val="007426FC"/>
    <w:rsid w:val="00751302"/>
    <w:rsid w:val="00756B5F"/>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E7F43"/>
    <w:rsid w:val="007F2E22"/>
    <w:rsid w:val="007F51DE"/>
    <w:rsid w:val="007F7701"/>
    <w:rsid w:val="00800100"/>
    <w:rsid w:val="0080232F"/>
    <w:rsid w:val="00803D30"/>
    <w:rsid w:val="00804CF1"/>
    <w:rsid w:val="00805C18"/>
    <w:rsid w:val="008074A5"/>
    <w:rsid w:val="0082416C"/>
    <w:rsid w:val="008317B5"/>
    <w:rsid w:val="0083413E"/>
    <w:rsid w:val="008341FE"/>
    <w:rsid w:val="0084759D"/>
    <w:rsid w:val="00850AF1"/>
    <w:rsid w:val="00850F85"/>
    <w:rsid w:val="00853E77"/>
    <w:rsid w:val="008567BF"/>
    <w:rsid w:val="00862D4F"/>
    <w:rsid w:val="00863DF7"/>
    <w:rsid w:val="008719C6"/>
    <w:rsid w:val="00873DA6"/>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D40"/>
    <w:rsid w:val="00902FC3"/>
    <w:rsid w:val="009062F8"/>
    <w:rsid w:val="00906A89"/>
    <w:rsid w:val="0091654B"/>
    <w:rsid w:val="009245F5"/>
    <w:rsid w:val="009308CB"/>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87ACA"/>
    <w:rsid w:val="009913FD"/>
    <w:rsid w:val="00992E9D"/>
    <w:rsid w:val="00994FE7"/>
    <w:rsid w:val="0099655D"/>
    <w:rsid w:val="00997CA2"/>
    <w:rsid w:val="009A5D38"/>
    <w:rsid w:val="009B03C6"/>
    <w:rsid w:val="009B1088"/>
    <w:rsid w:val="009B2BA1"/>
    <w:rsid w:val="009B4FB5"/>
    <w:rsid w:val="009C334D"/>
    <w:rsid w:val="009C34F2"/>
    <w:rsid w:val="009E361C"/>
    <w:rsid w:val="009E402C"/>
    <w:rsid w:val="009E6008"/>
    <w:rsid w:val="009F1AA9"/>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720E2"/>
    <w:rsid w:val="00A834A2"/>
    <w:rsid w:val="00A837CD"/>
    <w:rsid w:val="00A9055E"/>
    <w:rsid w:val="00A905FF"/>
    <w:rsid w:val="00A9532D"/>
    <w:rsid w:val="00AA00EF"/>
    <w:rsid w:val="00AA0890"/>
    <w:rsid w:val="00AA168A"/>
    <w:rsid w:val="00AA54DB"/>
    <w:rsid w:val="00AC02E6"/>
    <w:rsid w:val="00AC07CF"/>
    <w:rsid w:val="00AC2082"/>
    <w:rsid w:val="00AD0AC7"/>
    <w:rsid w:val="00AE4031"/>
    <w:rsid w:val="00AE4E48"/>
    <w:rsid w:val="00AE5182"/>
    <w:rsid w:val="00AE7DBA"/>
    <w:rsid w:val="00B03F3F"/>
    <w:rsid w:val="00B06507"/>
    <w:rsid w:val="00B11828"/>
    <w:rsid w:val="00B22F5E"/>
    <w:rsid w:val="00B24C55"/>
    <w:rsid w:val="00B303A7"/>
    <w:rsid w:val="00B30926"/>
    <w:rsid w:val="00B34995"/>
    <w:rsid w:val="00B4245B"/>
    <w:rsid w:val="00B4317E"/>
    <w:rsid w:val="00B4644F"/>
    <w:rsid w:val="00B46C34"/>
    <w:rsid w:val="00B561EA"/>
    <w:rsid w:val="00B56DC4"/>
    <w:rsid w:val="00B614FB"/>
    <w:rsid w:val="00B62684"/>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D69F5"/>
    <w:rsid w:val="00BE093A"/>
    <w:rsid w:val="00BE49DA"/>
    <w:rsid w:val="00BE53B7"/>
    <w:rsid w:val="00BE6203"/>
    <w:rsid w:val="00BE6536"/>
    <w:rsid w:val="00BF14AE"/>
    <w:rsid w:val="00BF33B8"/>
    <w:rsid w:val="00BF4FB7"/>
    <w:rsid w:val="00BF5E1D"/>
    <w:rsid w:val="00BF6D53"/>
    <w:rsid w:val="00BF7179"/>
    <w:rsid w:val="00C028BF"/>
    <w:rsid w:val="00C050D7"/>
    <w:rsid w:val="00C0694A"/>
    <w:rsid w:val="00C116AB"/>
    <w:rsid w:val="00C12722"/>
    <w:rsid w:val="00C13128"/>
    <w:rsid w:val="00C14891"/>
    <w:rsid w:val="00C171D8"/>
    <w:rsid w:val="00C17C15"/>
    <w:rsid w:val="00C21424"/>
    <w:rsid w:val="00C2617A"/>
    <w:rsid w:val="00C27622"/>
    <w:rsid w:val="00C277A8"/>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606C"/>
    <w:rsid w:val="00C7661B"/>
    <w:rsid w:val="00C778A2"/>
    <w:rsid w:val="00C87747"/>
    <w:rsid w:val="00C87B6A"/>
    <w:rsid w:val="00C9472F"/>
    <w:rsid w:val="00CA2D51"/>
    <w:rsid w:val="00CA5BFA"/>
    <w:rsid w:val="00CB15E0"/>
    <w:rsid w:val="00CB267E"/>
    <w:rsid w:val="00CB7C57"/>
    <w:rsid w:val="00CC2377"/>
    <w:rsid w:val="00CC240E"/>
    <w:rsid w:val="00CC4BA6"/>
    <w:rsid w:val="00CD03F1"/>
    <w:rsid w:val="00CD3EA6"/>
    <w:rsid w:val="00CE53F2"/>
    <w:rsid w:val="00CE5705"/>
    <w:rsid w:val="00CF44FC"/>
    <w:rsid w:val="00CF64E2"/>
    <w:rsid w:val="00D0002E"/>
    <w:rsid w:val="00D025B8"/>
    <w:rsid w:val="00D02E61"/>
    <w:rsid w:val="00D103E8"/>
    <w:rsid w:val="00D10DE4"/>
    <w:rsid w:val="00D12A77"/>
    <w:rsid w:val="00D15237"/>
    <w:rsid w:val="00D1784D"/>
    <w:rsid w:val="00D21CB5"/>
    <w:rsid w:val="00D24852"/>
    <w:rsid w:val="00D4232C"/>
    <w:rsid w:val="00D55A0E"/>
    <w:rsid w:val="00D63C6D"/>
    <w:rsid w:val="00D7177D"/>
    <w:rsid w:val="00D72180"/>
    <w:rsid w:val="00D74412"/>
    <w:rsid w:val="00D7747A"/>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F03FD"/>
    <w:rsid w:val="00DF076A"/>
    <w:rsid w:val="00DF1D91"/>
    <w:rsid w:val="00DF246C"/>
    <w:rsid w:val="00DF4725"/>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73552"/>
    <w:rsid w:val="00E86935"/>
    <w:rsid w:val="00E86BA0"/>
    <w:rsid w:val="00E908CE"/>
    <w:rsid w:val="00E9478C"/>
    <w:rsid w:val="00E96E28"/>
    <w:rsid w:val="00E96E82"/>
    <w:rsid w:val="00E97386"/>
    <w:rsid w:val="00E9782A"/>
    <w:rsid w:val="00EA2C4E"/>
    <w:rsid w:val="00EA6CA6"/>
    <w:rsid w:val="00EA72E3"/>
    <w:rsid w:val="00EB375F"/>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5BC7"/>
    <w:rsid w:val="00F80A7B"/>
    <w:rsid w:val="00F82A07"/>
    <w:rsid w:val="00F82EB2"/>
    <w:rsid w:val="00F919FB"/>
    <w:rsid w:val="00F94063"/>
    <w:rsid w:val="00F96E2F"/>
    <w:rsid w:val="00FA0991"/>
    <w:rsid w:val="00FA1B5B"/>
    <w:rsid w:val="00FB55F0"/>
    <w:rsid w:val="00FB724B"/>
    <w:rsid w:val="00FC6A65"/>
    <w:rsid w:val="00FD1CD3"/>
    <w:rsid w:val="00FD1EBA"/>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7A68D-64E8-44A2-9BC2-34BB82884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5</TotalTime>
  <Pages>1</Pages>
  <Words>18512</Words>
  <Characters>105522</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3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Punt, Andre (O&amp;A, Hobart)</cp:lastModifiedBy>
  <cp:revision>61</cp:revision>
  <dcterms:created xsi:type="dcterms:W3CDTF">2019-02-11T18:27:00Z</dcterms:created>
  <dcterms:modified xsi:type="dcterms:W3CDTF">2019-02-19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